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796A35F0"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commentRangeStart w:id="0"/>
      <w:r w:rsidR="00241A51">
        <w:t xml:space="preserve">Gary </w:t>
      </w:r>
      <w:del w:id="1" w:author="GEB" w:date="2023-01-14T12:59:00Z">
        <w:r w:rsidR="00241A51">
          <w:delText>Bradfield</w:delText>
        </w:r>
        <w:r w:rsidR="00BE3EBE">
          <w:rPr>
            <w:vertAlign w:val="superscript"/>
          </w:rPr>
          <w:delText>3</w:delText>
        </w:r>
      </w:del>
      <w:ins w:id="2" w:author="Gary" w:date="2023-01-09T14:44:00Z">
        <w:r w:rsidR="005F04B3">
          <w:t xml:space="preserve">E. </w:t>
        </w:r>
      </w:ins>
      <w:ins w:id="3" w:author="GEB" w:date="2023-01-14T12:59:00Z">
        <w:r w:rsidR="00241A51">
          <w:t>Bradfield</w:t>
        </w:r>
        <w:commentRangeEnd w:id="0"/>
        <w:r w:rsidR="00C372B0">
          <w:rPr>
            <w:rStyle w:val="CommentReference"/>
          </w:rPr>
          <w:commentReference w:id="0"/>
        </w:r>
        <w:r w:rsidR="00BE3EBE">
          <w:rPr>
            <w:vertAlign w:val="superscript"/>
          </w:rPr>
          <w:t>3</w:t>
        </w:r>
      </w:ins>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4"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5" w:history="1">
        <w:r w:rsidR="00C57936">
          <w:rPr>
            <w:rStyle w:val="Hyperlink"/>
          </w:rPr>
          <w:t>0000-0002-4851-2772</w:t>
        </w:r>
      </w:hyperlink>
    </w:p>
    <w:p w14:paraId="3005BA44" w14:textId="54A270C0" w:rsidR="00B16F21" w:rsidRDefault="00B16F21" w:rsidP="00FA4F3F">
      <w:pPr>
        <w:pStyle w:val="NoSpacing"/>
        <w:ind w:firstLine="720"/>
      </w:pPr>
      <w:r>
        <w:t xml:space="preserve">Nancy Shackelford: </w:t>
      </w:r>
      <w:hyperlink r:id="rId16"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7" w:history="1">
        <w:r w:rsidR="00C57936">
          <w:rPr>
            <w:rStyle w:val="Hyperlink"/>
          </w:rPr>
          <w:t>0000-0001-7165-9812</w:t>
        </w:r>
      </w:hyperlink>
    </w:p>
    <w:p w14:paraId="7BF3F8D1" w14:textId="77777777" w:rsidR="0001682B" w:rsidRDefault="0001682B" w:rsidP="00E5656A">
      <w:pPr>
        <w:pStyle w:val="Heading2"/>
      </w:pPr>
      <w:r>
        <w:t>Abstract</w:t>
      </w:r>
    </w:p>
    <w:p w14:paraId="0B62EE7D" w14:textId="75E8C4F3"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 We examine whether characteristic plant assemblages are consistent over time, whether alpha (</w:t>
      </w:r>
      <w:r>
        <w:rPr>
          <w:rFonts w:cstheme="minorHAnsi"/>
        </w:rPr>
        <w:t>α)</w:t>
      </w:r>
      <w:r>
        <w:t xml:space="preserve"> and beta (</w:t>
      </w:r>
      <w:r>
        <w:rPr>
          <w:rFonts w:cstheme="minorHAnsi"/>
        </w:rPr>
        <w:t>β)</w:t>
      </w:r>
      <w:r>
        <w:t xml:space="preserve"> diversity change within and between assemblages, and whether associated indicator species change. We found that </w:t>
      </w:r>
      <w:del w:id="4" w:author="Gary" w:date="2023-01-09T14:57:00Z">
        <w:r w:rsidDel="004F15B5">
          <w:delText xml:space="preserve">while </w:delText>
        </w:r>
      </w:del>
      <w:r>
        <w:t>plant assemblages were characterized by the same dominant indicator species</w:t>
      </w:r>
      <w:ins w:id="5" w:author="Martin, Tara (Forestry)" w:date="2023-01-09T16:50:00Z">
        <w:r w:rsidR="00DB480D">
          <w:t>,</w:t>
        </w:r>
      </w:ins>
      <w:ins w:id="6" w:author="GEB" w:date="2023-01-14T12:59:00Z">
        <w:r>
          <w:t xml:space="preserve"> </w:t>
        </w:r>
      </w:ins>
      <w:ins w:id="7" w:author="Gary" w:date="2023-01-09T14:58:00Z">
        <w:r w:rsidR="004F15B5">
          <w:t xml:space="preserve">over </w:t>
        </w:r>
        <w:proofErr w:type="spellStart"/>
        <w:r w:rsidR="004F15B5">
          <w:t>time</w:t>
        </w:r>
        <w:del w:id="8" w:author="Martin, Tara (Forestry)" w:date="2023-01-09T16:50:00Z">
          <w:r w:rsidR="004F15B5">
            <w:delText xml:space="preserve"> </w:delText>
          </w:r>
        </w:del>
      </w:ins>
      <w:del w:id="9" w:author="Martin, Tara (Forestry)" w:date="2023-01-09T16:50:00Z">
        <w:r>
          <w:delText xml:space="preserve">while </w:delText>
        </w:r>
      </w:del>
      <w:r>
        <w:t>most</w:t>
      </w:r>
      <w:proofErr w:type="spellEnd"/>
      <w:r>
        <w:t xml:space="preserve"> other indicator species changed, and that </w:t>
      </w:r>
      <w:ins w:id="10" w:author="Gary" w:date="2023-01-09T14:58:00Z">
        <w:r w:rsidR="009B6478">
          <w:t>overall(?)</w:t>
        </w:r>
      </w:ins>
      <w:r>
        <w:rPr>
          <w:rFonts w:cstheme="minorHAnsi"/>
        </w:rPr>
        <w:t>α-diversity</w:t>
      </w:r>
      <w:r>
        <w:t xml:space="preserve"> decreased while </w:t>
      </w:r>
      <w:r>
        <w:rPr>
          <w:rFonts w:cstheme="minorHAnsi"/>
        </w:rPr>
        <w:t>β</w:t>
      </w:r>
      <w:r>
        <w:t xml:space="preserve">-diversity increased. Further, we found evidence for plant assemblage homogenization through the increased abundance of non-native species. These observations may inform concepts of habitat stability in the absence of pulse disturbance pressures, and corroborate globally observed trends of native species loss and non-native species encroachment. Our results indicate that within the Fraser River Estuary, active threat management may be necessary in areas of conservation concern in order to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RDefault="0001682B" w:rsidP="00F40511">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bookmarkStart w:id="11" w:name="_GoBack"/>
      <w:bookmarkEnd w:id="11"/>
    </w:p>
    <w:p w14:paraId="2510555C" w14:textId="77777777" w:rsidR="004D1A85" w:rsidRDefault="004D1A85" w:rsidP="00F40511">
      <w:pPr>
        <w:pStyle w:val="Heading2"/>
      </w:pPr>
      <w:commentRangeStart w:id="12"/>
      <w:commentRangeStart w:id="13"/>
      <w:commentRangeStart w:id="14"/>
      <w:commentRangeStart w:id="15"/>
      <w:r>
        <w:t>Acknowledgements</w:t>
      </w:r>
      <w:commentRangeEnd w:id="12"/>
      <w:commentRangeEnd w:id="13"/>
      <w:commentRangeEnd w:id="14"/>
      <w:r w:rsidR="00F7589A">
        <w:rPr>
          <w:rStyle w:val="CommentReference"/>
          <w:rFonts w:asciiTheme="minorHAnsi" w:eastAsiaTheme="minorHAnsi" w:hAnsiTheme="minorHAnsi" w:cstheme="minorBidi"/>
          <w:color w:val="auto"/>
        </w:rPr>
        <w:commentReference w:id="13"/>
      </w:r>
      <w:commentRangeEnd w:id="15"/>
      <w:r w:rsidR="006661F8">
        <w:rPr>
          <w:rStyle w:val="CommentReference"/>
          <w:rFonts w:asciiTheme="minorHAnsi" w:eastAsiaTheme="minorHAnsi" w:hAnsiTheme="minorHAnsi" w:cstheme="minorBidi"/>
          <w:color w:val="auto"/>
        </w:rPr>
        <w:commentReference w:id="15"/>
      </w:r>
      <w:r w:rsidR="0005604F">
        <w:rPr>
          <w:rStyle w:val="CommentReference"/>
          <w:rFonts w:asciiTheme="minorHAnsi" w:eastAsiaTheme="minorHAnsi" w:hAnsiTheme="minorHAnsi" w:cstheme="minorBidi"/>
          <w:color w:val="auto"/>
        </w:rPr>
        <w:commentReference w:id="12"/>
      </w:r>
      <w:r w:rsidR="006661F8">
        <w:rPr>
          <w:rStyle w:val="CommentReference"/>
          <w:rFonts w:asciiTheme="minorHAnsi" w:eastAsiaTheme="minorHAnsi" w:hAnsiTheme="minorHAnsi" w:cstheme="minorBidi"/>
          <w:color w:val="auto"/>
        </w:rPr>
        <w:commentReference w:id="14"/>
      </w:r>
    </w:p>
    <w:p w14:paraId="7EA77CC4" w14:textId="15BDDCE7" w:rsidR="004D1A85" w:rsidRPr="002F78F4" w:rsidRDefault="004D1A85" w:rsidP="00F40511">
      <w:pPr>
        <w:ind w:firstLine="720"/>
      </w:pPr>
      <w:r>
        <w:t xml:space="preserve">We are grateful to Z. Davis for providing R programming advice, and P. Roper for 2019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w:t>
      </w:r>
      <w:r>
        <w:t>provided canoe and harbor</w:t>
      </w:r>
      <w:r w:rsidRPr="00853903">
        <w:t xml:space="preserve"> </w:t>
      </w:r>
      <w:r>
        <w:t>access for all field navigation</w:t>
      </w:r>
      <w:r w:rsidRPr="00853903">
        <w:t>.</w:t>
      </w:r>
      <w:r>
        <w:t xml:space="preserve"> </w:t>
      </w:r>
      <w:ins w:id="16" w:author="Stefanie Lane" w:date="2023-01-14T13:12:00Z">
        <w:r w:rsidR="006661F8">
          <w:t>M. O’Connor provided manuscript re</w:t>
        </w:r>
      </w:ins>
      <w:ins w:id="17" w:author="Stefanie Lane" w:date="2023-01-14T13:13:00Z">
        <w:r w:rsidR="006661F8">
          <w:t xml:space="preserve">view. </w:t>
        </w:r>
      </w:ins>
      <w:r>
        <w:t>R</w:t>
      </w:r>
      <w:r w:rsidRPr="009454D9">
        <w:rPr>
          <w:rFonts w:cstheme="minorHAnsi"/>
        </w:rPr>
        <w:t xml:space="preserve">esearch </w:t>
      </w:r>
      <w:r>
        <w:rPr>
          <w:rFonts w:cstheme="minorHAnsi"/>
        </w:rPr>
        <w:t xml:space="preserve">site </w:t>
      </w:r>
      <w:r w:rsidRPr="009454D9">
        <w:rPr>
          <w:rFonts w:cstheme="minorHAnsi"/>
        </w:rPr>
        <w:t xml:space="preserve">access was granted by The Ministry of Forests, Lands, Natural Resource Operations and Rural Development. </w:t>
      </w:r>
    </w:p>
    <w:p w14:paraId="7192F3EA" w14:textId="77777777" w:rsidR="004D1A85" w:rsidRDefault="004D1A85">
      <w:pPr>
        <w:rPr>
          <w:rFonts w:asciiTheme="majorHAnsi" w:eastAsiaTheme="majorEastAsia" w:hAnsiTheme="majorHAnsi" w:cstheme="majorBidi"/>
          <w:color w:val="2F5496" w:themeColor="accent1" w:themeShade="BF"/>
          <w:sz w:val="32"/>
          <w:szCs w:val="32"/>
        </w:rPr>
      </w:pPr>
      <w:r>
        <w:br w:type="page"/>
      </w:r>
    </w:p>
    <w:p w14:paraId="5415565D" w14:textId="0CDF6784" w:rsidR="0022363E" w:rsidRDefault="0022363E" w:rsidP="0022363E">
      <w:pPr>
        <w:pStyle w:val="Heading1"/>
      </w:pPr>
      <w:r>
        <w:lastRenderedPageBreak/>
        <w:t>Intro</w:t>
      </w:r>
      <w:r w:rsidR="00F94015">
        <w:t>duction</w:t>
      </w:r>
    </w:p>
    <w:p w14:paraId="04924E7D" w14:textId="77777777" w:rsidR="00ED7508" w:rsidRDefault="001A62D5" w:rsidP="005F7C5D">
      <w:pPr>
        <w:ind w:firstLine="720"/>
        <w:rPr>
          <w:ins w:id="18" w:author="Stefanie Lane" w:date="2023-01-14T13:24:00Z"/>
        </w:rPr>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p>
    <w:p w14:paraId="22F4BBED" w14:textId="54AC0C8B" w:rsidR="00ED7508" w:rsidRDefault="004C6C15" w:rsidP="005F7C5D">
      <w:pPr>
        <w:ind w:firstLine="720"/>
        <w:rPr>
          <w:ins w:id="19" w:author="Stefanie Lane" w:date="2023-01-14T13:24:00Z"/>
        </w:rPr>
      </w:pPr>
      <w:r>
        <w:t>Shifts in community-dominant species</w:t>
      </w:r>
      <w:r w:rsidR="002E0274">
        <w:t xml:space="preserve"> may be indicative of </w:t>
      </w:r>
      <w:r w:rsidR="008B5290">
        <w:t xml:space="preserve">interspecific interactions such as facilitation </w:t>
      </w:r>
      <w:r w:rsidR="00371AF4">
        <w:fldChar w:fldCharType="begin"/>
      </w:r>
      <w:r w:rsidR="00371AF4">
        <w:instrText xml:space="preserve"> ADDIN ZOTERO_ITEM CSL_CITATION {"citationID":"FgJOYPdb","properties":{"formattedCitation":"(Bruno, 2000)","plainCitation":"(Bruno, 2000)","noteIndex":0},"citationItems":[{"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371AF4">
        <w:rPr>
          <w:rFonts w:ascii="Cambria Math" w:hAnsi="Cambria Math" w:cs="Cambria Math"/>
        </w:rPr>
        <w:instrText>∼</w:instrText>
      </w:r>
      <w:r w:rsidR="00371AF4">
        <w:instrText>10</w:instrText>
      </w:r>
      <w:r w:rsidR="00371AF4">
        <w:rPr>
          <w:rFonts w:ascii="Calibri" w:hAnsi="Calibri" w:cs="Calibri"/>
        </w:rPr>
        <w:instrText>–</w:instrText>
      </w:r>
      <w:r w:rsidR="00371AF4">
        <w:instrText>100</w:instrText>
      </w:r>
      <w:r w:rsidR="00371AF4">
        <w:rPr>
          <w:rFonts w:ascii="Calibri" w:hAnsi="Calibri" w:cs="Calibri"/>
        </w:rPr>
        <w:instrText>×</w:instrText>
      </w:r>
      <w:r w:rsidR="00371AF4">
        <w: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371AF4">
        <w:fldChar w:fldCharType="separate"/>
      </w:r>
      <w:r w:rsidR="00371AF4" w:rsidRPr="00371AF4">
        <w:rPr>
          <w:rFonts w:ascii="Calibri" w:hAnsi="Calibri" w:cs="Calibri"/>
        </w:rPr>
        <w:t>(Bruno, 2000)</w:t>
      </w:r>
      <w:r w:rsidR="00371AF4">
        <w:fldChar w:fldCharType="end"/>
      </w:r>
      <w:r w:rsidR="00C358CD">
        <w:t xml:space="preserve">, </w:t>
      </w:r>
      <w:commentRangeStart w:id="20"/>
      <w:r w:rsidR="008B5290">
        <w:t>succession</w:t>
      </w:r>
      <w:r w:rsidR="00D17D24">
        <w:t xml:space="preserve"> </w:t>
      </w:r>
      <w:del w:id="21" w:author="Martin, Tara (Forestry)" w:date="2023-01-10T09:42:00Z">
        <w:r w:rsidR="00D17D24">
          <w:delText xml:space="preserve">driven by underlying hydrogeomorphic processes </w:delText>
        </w:r>
      </w:del>
      <w:r w:rsidR="00D17D24">
        <w:fldChar w:fldCharType="begin"/>
      </w:r>
      <w:r w:rsidR="00D17D24">
        <w:instrText xml:space="preserve"> ADDIN ZOTERO_ITEM CSL_CITATION {"citationID":"tTymLqRB","properties":{"formattedCitation":"(Butzeck et al., 2016)","plainCitation":"(Butzeck et al., 2016)","noteIndex":0},"citationItems":[{"id":352,"uris":["http://zotero.org/users/6092945/items/HH2P77VR"],"itemData":{"id":352,"type":"article-journal","abstract":"Climate change and engineering activities have modified the hydrology and morphology of estuaries. However, the potential effects of these modifications on vegetation succession in estuarine marshes are still poorly understood. Therefore, we studied temporal changes in tidal habitats of the Elbe estuary over a period of 30 years. We compared vegetation maps from 1980 to 2010 and calculated the change in area of habitats with respect to three salinity and three elevational zones. To analyze the direction of the temporal change, we differentiated between progressive and regressive succession. By using regression tree models (conditional inference trees), we identified the most influential factors determining progressive or regressive succession of low marshes. The total area of the estuarine tidal marshes at the Elbe increased by 2 % from 1980 to 2010, but changes were unequal among the salinity zones. In the salt and brackish zones, the area covered by high marshes increased substantially but decreased in the tidal freshwater zone, while that covered by low marshes decreased in all the salinity zones. Additionally, we determined high persistence of tidal flats and high marshes, whereas only 19 to 28 % of the low marshes found in 1980 remained in 2010. In salt and brackish marshes, more than two-thirds of the area that had been identified as low marshes in 1980 had progressively developed into high marshes. In contrast, 44 % of the area of low marshes in tidal freshwater marshes showed regressive succession back into tidal flats. The distance to the navigation channel was the main factor determining successional direction in salt and brackish marshes. Here, greater proximity to the channel was correlated with higher risk of regressive succession. In tidal freshwater marshes, we identified both the distance to the navigation channel and the situation on the river shore (i.e. inner bank, outer bank or straight bank) as the main factors for marsh succession. Here, considerable engineering activities in the channel had simultaneously decreased the mean low water level and increased the mean high water level between 1980 and 2010, which led to an increase in tidal amplitude. It is quite likely that these changes negatively modified marsh distribution, increased regressive succession and, thus, lowered the quality of tidal freshwater marshes.","container-title":"Journal of Coastal Conservation","DOI":"10.1007/s11852-016-0432-1","ISSN":"1874-7841","issue":"3","journalAbbreviation":"J Coast Conserv","language":"en","page":"221-236","source":"Springer Link","title":"Vegetation succession of low estuarine marshes is affected by distance to navigation channel and changes in water level","volume":"20","author":[{"family":"Butzeck","given":"Christian"},{"family":"Schröder","given":"Uwe"},{"family":"Oldeland","given":"J."},{"family":"Nolte","given":"S."},{"family":"Jensen","given":"K."}],"issued":{"date-parts":[["2016",6,1]]}}}],"schema":"https://github.com/citation-style-language/schema/raw/master/csl-citation.json"} </w:instrText>
      </w:r>
      <w:r w:rsidR="00D17D24">
        <w:fldChar w:fldCharType="separate"/>
      </w:r>
      <w:r w:rsidR="00D17D24" w:rsidRPr="00D17D24">
        <w:rPr>
          <w:rFonts w:ascii="Calibri" w:hAnsi="Calibri" w:cs="Calibri"/>
        </w:rPr>
        <w:t>(Butzeck et al., 2016)</w:t>
      </w:r>
      <w:r w:rsidR="00D17D24">
        <w:fldChar w:fldCharType="end"/>
      </w:r>
      <w:commentRangeEnd w:id="20"/>
      <w:ins w:id="22" w:author="TGM" w:date="2023-01-14T12:59:00Z">
        <w:r w:rsidR="009B5331">
          <w:rPr>
            <w:rStyle w:val="CommentReference"/>
          </w:rPr>
          <w:commentReference w:id="20"/>
        </w:r>
        <w:r w:rsidR="00C358CD">
          <w:t>,</w:t>
        </w:r>
      </w:ins>
      <w:del w:id="23" w:author="TGM" w:date="2023-01-14T12:59:00Z">
        <w:r w:rsidR="00C358CD">
          <w:delText>,</w:delText>
        </w:r>
      </w:del>
      <w:r w:rsidR="00C358CD">
        <w:t xml:space="preserve"> or </w:t>
      </w:r>
      <w:commentRangeStart w:id="24"/>
      <w:commentRangeStart w:id="25"/>
      <w:r w:rsidR="00C358CD">
        <w:t>cycles of population dynamics</w:t>
      </w:r>
      <w:del w:id="26" w:author="Stefanie Lane" w:date="2023-01-14T13:24:00Z">
        <w:r w:rsidR="00C358CD" w:rsidDel="006335EE">
          <w:delText xml:space="preserve"> on timescales that do not fit </w:delText>
        </w:r>
        <w:r w:rsidR="00335EA8" w:rsidDel="006335EE">
          <w:delText>within</w:delText>
        </w:r>
        <w:r w:rsidR="00C358CD" w:rsidDel="006335EE">
          <w:delText xml:space="preserve"> human</w:delText>
        </w:r>
        <w:r w:rsidR="00335EA8" w:rsidDel="006335EE">
          <w:delText>-oriented timescales for achieving conservation targets</w:delText>
        </w:r>
      </w:del>
      <w:r w:rsidR="00335EA8">
        <w:t xml:space="preserve"> </w:t>
      </w:r>
      <w:r w:rsidR="00335EA8">
        <w:fldChar w:fldCharType="begin"/>
      </w:r>
      <w:r w:rsidR="00335EA8">
        <w:instrText xml:space="preserve"> ADDIN ZOTERO_ITEM CSL_CITATION {"citationID":"0BWang1L","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335EA8">
        <w:fldChar w:fldCharType="separate"/>
      </w:r>
      <w:r w:rsidR="00335EA8" w:rsidRPr="00335EA8">
        <w:rPr>
          <w:rFonts w:ascii="Calibri" w:hAnsi="Calibri" w:cs="Calibri"/>
        </w:rPr>
        <w:t>(Holling, 1973)</w:t>
      </w:r>
      <w:r w:rsidR="00335EA8">
        <w:fldChar w:fldCharType="end"/>
      </w:r>
      <w:r w:rsidR="00335EA8">
        <w:t xml:space="preserve">. </w:t>
      </w:r>
      <w:commentRangeEnd w:id="24"/>
      <w:r w:rsidR="00DB5AC9">
        <w:rPr>
          <w:rStyle w:val="CommentReference"/>
        </w:rPr>
        <w:commentReference w:id="24"/>
      </w:r>
      <w:commentRangeEnd w:id="25"/>
      <w:r w:rsidR="003D0C8D">
        <w:rPr>
          <w:rStyle w:val="CommentReference"/>
        </w:rPr>
        <w:commentReference w:id="25"/>
      </w:r>
    </w:p>
    <w:p w14:paraId="045CBEFE" w14:textId="31765056" w:rsidR="00A92F9A" w:rsidRDefault="00D17D24" w:rsidP="005F7C5D">
      <w:pPr>
        <w:ind w:firstLine="720"/>
      </w:pPr>
      <w:r>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ins w:id="27" w:author="Gary" w:date="2023-01-09T14:39:00Z">
        <w:r w:rsidR="005F04B3">
          <w:t xml:space="preserve">of </w:t>
        </w:r>
      </w:ins>
      <w:r w:rsidR="002A5853">
        <w:t>functional redundancy</w:t>
      </w:r>
      <w:r w:rsidR="00A1647F">
        <w:t xml:space="preserve"> </w:t>
      </w:r>
      <w:r w:rsidR="00A1647F">
        <w:fldChar w:fldCharType="begin"/>
      </w:r>
      <w:r w:rsidR="0068789A">
        <w:instrText xml:space="preserve"> ADDIN ZOTERO_ITEM CSL_CITATION {"citationID":"OZMnhzjw","properties":{"unsorted":true,"formattedCitation":"(Donohue et al., 2016; Tilman, 1999; Palmer et al., 1997)","plainCitation":"(Donohue et al., 2016; Tilman, 1999; Palmer et al., 1997)","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label":"page"},{"id":2304,"uris":["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license":"Copyright Ecological Society of America Jul 1999","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label":"page"},{"id":194,"uris":["http://zotero.org/users/6092945/items/VBFTTKYB"],"itemData":{"id":194,"type":"article-journal","abstract":"Community ecological theory may play an important role in the development of a science of restoration ecology. Not only will the practice of restoration benefit from an increased focus on theory, but basic research in community ecology will also benefit. We pose several major thematic questions that are relevant to restoration from the perspective of community ecological theory and, for each, identify specific areas that are in critical need of further research to advance the science of restoration ecology. We ask, what are appropriate restoration endpoints from a community ecology perspective? The problem of measuring restoration at the community level, particularly given the high amount of variability inherent in most natural communities, is not easy, and may require a focus on restoration of community function (e.g., trophic structure) rather than a focus on the restoration of particular species. We ask, what are the benefits and limitations of using species composition or biodiversity measures as endpoints in restoration ecology? Since reestablishing all native species may rarely be possible, research is needed on the relationship between species richness and community stability of restored sites and on functional redundancy among species in regional colonist “pools.” Efforts targeted at restoring system function must take into account the role of individual species, particularly if some species play a disproportionate role in processing material or are strong interactors. We ask, is restoration of habitat a sufficient approach to reestablish species and function? Many untested assumptions concerning the relationship between physical habitat structure and restoration ecology are being made in practical restoration efforts. We need rigorous testing of these assumptions, particularly to determine how generally they apply to different taxa and habitats. We ask, to what extent can empirical and theoretical work on community succession and dispersal contribute to restoration ecology? We distinguish systems in which succession theory may be broadly applicable from those in which it is probably not. If community development is highly predictable, it may be feasible to manipulate natural succession processes to accelerate restoration. We close by stressing that the science of restoration ecology is so intertwined with basic ecological theory that practical restoration efforts should rely heavily on what is known from theoretical and empirical research on how communities develop and are structured over time.","container-title":"Restoration Ecology","DOI":"10.1046/j.1526-100X.1997.00543.x@10.1111/(ISSN)1526-100X.2525thAnniversaryVI","ISSN":"1526-100X","issue":"4","language":"en","page":"291-300","source":"Wiley Online Library","title":"Ecological Theory and Community Restoration Ecology","volume":"5","author":[{"family":"Palmer","given":"Margaret A."},{"family":"Ambrose","given":"Richard F."},{"family":"Poff","given":"N. LeRoy"}],"issued":{"date-parts":[["1997"]]}},"label":"page"}],"schema":"https://github.com/citation-style-language/schema/raw/master/csl-citation.json"} </w:instrText>
      </w:r>
      <w:r w:rsidR="00A1647F">
        <w:fldChar w:fldCharType="separate"/>
      </w:r>
      <w:r w:rsidR="0068789A" w:rsidRPr="0068789A">
        <w:rPr>
          <w:rFonts w:ascii="Calibri" w:hAnsi="Calibri" w:cs="Calibri"/>
        </w:rPr>
        <w:t>(Donohue et al., 2016; Tilman, 1999; Palmer et al., 1997)</w:t>
      </w:r>
      <w:r w:rsidR="00A1647F">
        <w:fldChar w:fldCharType="end"/>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fldChar w:fldCharType="begin"/>
      </w:r>
      <w:r w:rsidR="00DC1B97">
        <w:instrText xml:space="preserve"> ADDIN ZOTERO_ITEM CSL_CITATION {"citationID":"OdaSQPg0","properties":{"unsorted":true,"formattedCitation":"(Tilman et al., 2006; Bai et al., 2004)","plainCitation":"(Tilman et al., 2006; Bai et al., 2004)","noteIndex":0},"citationItems":[{"id":2279,"uris":["http://zotero.org/users/6092945/items/RRH8QYT3"],"itemData":{"id":2279,"type":"article-journal","abstract":"The idea that greater biodiversity increases ecosystem stability has been around for about 50 years, and has been furiously debated for much of that time. There have been precious few rigorous long-term field experiments to test the theory, but a decade-long biodiversity experiment in grassland at the University of Minnesota's Cedar Creek experimental ecological reserve set out to do that. The results are now in and they show that the presence of greater numbers of plant species increases both stability and productivity.","container-title":"Nature","DOI":"10.1038/nature04742","ISSN":"1476-4687","issue":"7093","language":"en","license":"2006 Nature Publishing Group","note":"Bandiera_abtest: a\nCg_type: Nature Research Journals\nnumber: 7093\nPrimary_atype: Research\npublisher: Nature Publishing Group","page":"629-632","source":"www.nature.com","title":"Biodiversity and ecosystem stability in a decade-long grassland experiment","volume":"441","author":[{"family":"Tilman","given":"David"},{"family":"Reich","given":"Peter B."},{"family":"Knops","given":"Johannes M. H."}],"issued":{"date-parts":[["2006",6]]}},"label":"page"},{"id":2282,"uris":["http://zotero.org/users/6092945/items/2RL9XURT"],"itemData":{"id":2282,"type":"article-journal","abstract":"Numerous studies have suggested that biodiversity reduces variability in ecosystem productivity through compensatory effects1,2,3,4,5,6; that is, a species increases in its abundance in response to the reduction of another in a fluctuating environment1,7. But this view has been challenged on several grounds8,9,10. Because most studies have been based on artificially constructed grasslands with short duration, long-term studies of natural ecosystems are needed. On the basis of a 24-year study of the Inner Mongolia grassland, here we present three key findings. First, that January–July precipitation is the primary climatic factor causing fluctuations in community biomass production; second, that ecosystem stability (conversely related to variability in community biomass production) increases progressively along the hierarchy of organizational levels (that is, from species to functional group to whole community); and finally, that the community-level stability seems to arise from compensatory interactions among major components at both species and functional group levels. From a hierarchical perspective, our results corroborate some previous findings of compensatory effects1,4,7,11. Undisturbed mature steppe ecosystems seem to culminate with high biodiversity, productivity and ecosystem stability concurrently. Because these relationships are correlational, further studies are necessary to verify the causation among these factors. Our study provides new insights for better management and restoration of the rapidly degrading Inner Mongolia grassland.","container-title":"Nature","DOI":"10.1038/nature02850","ISSN":"1476-4687","issue":"7005","language":"en","license":"2004 Macmillan Magazines Ltd.","note":"Bandiera_abtest: a\nCg_type: Nature Research Journals\nnumber: 7005\nPrimary_atype: Research\npublisher: Nature Publishing Group","page":"181-184","source":"www.nature.com","title":"Ecosystem stability and compensatory effects in the Inner Mongolia grassland","volume":"431","author":[{"family":"Bai","given":"Yongfei"},{"family":"Han","given":"Xingguo"},{"family":"Wu","given":"Jianguo"},{"family":"Chen","given":"Zuozhong"},{"family":"Li","given":"Linghao"}],"issued":{"date-parts":[["2004",9]]}},"label":"page"}],"schema":"https://github.com/citation-style-language/schema/raw/master/csl-citation.json"} </w:instrText>
      </w:r>
      <w:r w:rsidR="00DC1B97">
        <w:fldChar w:fldCharType="separate"/>
      </w:r>
      <w:r w:rsidR="00DC1B97" w:rsidRPr="00DC1B97">
        <w:rPr>
          <w:rFonts w:ascii="Calibri" w:hAnsi="Calibri" w:cs="Calibri"/>
        </w:rPr>
        <w:t>(Tilman et al., 2006; Bai et al., 2004)</w:t>
      </w:r>
      <w:r w:rsidR="00DC1B97">
        <w:fldChar w:fldCharType="end"/>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DC1B97">
        <w:instrText xml:space="preserve"> ADDIN ZOTERO_ITEM CSL_CITATION {"citationID":"ivkSzZkG","properties":{"unsorted":true,"formattedCitation":"(Lep\\uc0\\u353{}, 2004; Hanski, 1982)","plainCitation":"(Lepš, 2004; Hanski, 1982)","noteIndex":0},"citationItems":[{"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label":"page"},{"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label":"page"}],"schema":"https://github.com/citation-style-language/schema/raw/master/csl-citation.json"} </w:instrText>
      </w:r>
      <w:r w:rsidR="00A85FBC">
        <w:fldChar w:fldCharType="separate"/>
      </w:r>
      <w:r w:rsidR="00DC1B97" w:rsidRPr="00DC1B97">
        <w:rPr>
          <w:rFonts w:ascii="Calibri" w:hAnsi="Calibri" w:cs="Calibri"/>
          <w:szCs w:val="24"/>
        </w:rPr>
        <w:t>(Lepš, 2004; Hanski, 1982)</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245C13">
        <w:fldChar w:fldCharType="begin"/>
      </w:r>
      <w:r w:rsidR="00DC1B97">
        <w:instrText xml:space="preserve"> ADDIN ZOTERO_ITEM CSL_CITATION {"citationID":"rprJrK05","properties":{"unsorted":true,"formattedCitation":"(Underwood et al., 2000; Ovaskainen et al., 2019)","plainCitation":"(Underwood et al., 2000; Ovaskainen et al., 2019)","noteIndex":0},"citationItems":[{"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label":"page"},{"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label":"page"}],"schema":"https://github.com/citation-style-language/schema/raw/master/csl-citation.json"} </w:instrText>
      </w:r>
      <w:r w:rsidR="00245C13">
        <w:fldChar w:fldCharType="separate"/>
      </w:r>
      <w:r w:rsidR="00DC1B97" w:rsidRPr="00DC1B97">
        <w:rPr>
          <w:rFonts w:ascii="Calibri" w:hAnsi="Calibri" w:cs="Calibri"/>
        </w:rPr>
        <w:t>(Underwood et al., 2000; Ovaskainen et al., 2019)</w:t>
      </w:r>
      <w:r w:rsidR="00245C13">
        <w:fldChar w:fldCharType="end"/>
      </w:r>
      <w:r w:rsidR="00245C13">
        <w:t>.</w:t>
      </w:r>
    </w:p>
    <w:p w14:paraId="4F7BFC02" w14:textId="456D48B7" w:rsidR="00AA2F11" w:rsidRDefault="009113BE" w:rsidP="007B0287">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fldChar w:fldCharType="begin"/>
      </w:r>
      <w:r w:rsidR="005E6ECB">
        <w:instrText xml:space="preserve"> ADDIN ZOTERO_ITEM CSL_CITATION {"citationID":"PT0l0iwe","properties":{"formattedCitation":"(Kehoe et al., 2021)","plainCitation":"(Kehoe et al., 2021)","noteIndex":0},"citationItems":[{"id":2794,"uris":["http://zotero.org/users/6092945/items/P4JB4UIC"],"itemData":{"id":2794,"type":"article-journal","abstract":"Throughout history, humans have settled in areas of high biodiversity. Today these areas are home to our biggest urban centers with biodiversity at increasing risk from escalating cumulative threats. Identifying the management strategies to conserve species within such regions, and ensuring effective governance to oversee their implementation, presents enormous challenges. Using a novel Priority Threat Management (PTM) approach that calculates the cost-effectiveness of conservation action and co-governance, we discover that the 102 species at risk of local extinction within Canada's most diverse, heavily urbanized coastal region, the Fraser River estuary, require urgent investment in management strategies costing an estimated CAD$381 M over 25 years. Our study also suggests that co-governance underpins conservation success in urban areas, by increasing the feasibility of management strategies. This study underscores that biodiversity conservation in heavily urbanized areas is not a lost cause but does require strategic planning, attention to governance, and large-scale investment.","container-title":"Conservation Science and Practice","DOI":"10.1111/csp2.310","ISSN":"2578-4854","issue":"2","language":"en","note":"_eprint: https://onlinelibrary.wiley.com/doi/pdf/10.1111/csp2.310","page":"e310","source":"Wiley Online Library","title":"Conservation in heavily urbanized biodiverse regions requires urgent management action and attention to governance","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issued":{"date-parts":[["2021"]]}}}],"schema":"https://github.com/citation-style-language/schema/raw/master/csl-citation.json"} </w:instrText>
      </w:r>
      <w:r w:rsidR="005E6ECB">
        <w:fldChar w:fldCharType="separate"/>
      </w:r>
      <w:r w:rsidR="005E6ECB" w:rsidRPr="005E6ECB">
        <w:rPr>
          <w:rFonts w:ascii="Calibri" w:hAnsi="Calibri" w:cs="Calibri"/>
        </w:rPr>
        <w:t>(Kehoe et al., 2021)</w:t>
      </w:r>
      <w:r w:rsidR="005E6ECB">
        <w:fldChar w:fldCharType="end"/>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A92717">
        <w:fldChar w:fldCharType="begin"/>
      </w:r>
      <w:r w:rsidR="002E36A8">
        <w:instrText xml:space="preserve"> ADDIN ZOTERO_ITEM CSL_CITATION {"citationID":"BdyFMLmw","properties":{"unsorted":true,"formattedCitation":"(Davis et al., 2021; Chalifour et al., 2019)","plainCitation":"(Davis et al., 2021; Chalifour et al., 2019)","noteIndex":0},"citationItems":[{"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label":"page"},{"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label":"page"}],"schema":"https://github.com/citation-style-language/schema/raw/master/csl-citation.json"} </w:instrText>
      </w:r>
      <w:r w:rsidR="00A92717">
        <w:fldChar w:fldCharType="separate"/>
      </w:r>
      <w:r w:rsidR="002E36A8" w:rsidRPr="002E36A8">
        <w:rPr>
          <w:rFonts w:ascii="Calibri" w:hAnsi="Calibri" w:cs="Calibri"/>
        </w:rPr>
        <w:t>(Davis et al., 2021; Chalifour et al., 2019)</w:t>
      </w:r>
      <w:r w:rsidR="00A92717">
        <w:fldChar w:fldCharType="end"/>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xml:space="preserve">, yet has lost </w:t>
      </w:r>
      <w:r w:rsidR="00A3469C">
        <w:t xml:space="preserve"> </w:t>
      </w:r>
      <w:r w:rsidR="003720C8">
        <w:t xml:space="preserve">85% of floodplain and 64% of stream habitat </w:t>
      </w:r>
      <w:r w:rsidR="008E79A6">
        <w:fldChar w:fldCharType="begin"/>
      </w:r>
      <w:r w:rsidR="00C244E6">
        <w:instrText xml:space="preserve"> ADDIN ZOTERO_ITEM CSL_CITATION {"citationID":"jHcZRHtd","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8E79A6">
        <w:fldChar w:fldCharType="separate"/>
      </w:r>
      <w:r w:rsidR="00C244E6" w:rsidRPr="00C244E6">
        <w:rPr>
          <w:rFonts w:ascii="Calibri" w:hAnsi="Calibri" w:cs="Calibri"/>
        </w:rPr>
        <w:t>(Finn et al., 2021)</w:t>
      </w:r>
      <w:r w:rsidR="008E79A6">
        <w:fldChar w:fldCharType="end"/>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ins w:id="28" w:author="Martin, Tara (Forestry)" w:date="2023-01-10T09:49:00Z">
        <w:r w:rsidR="00582A2B">
          <w:t>.</w:t>
        </w:r>
      </w:ins>
      <w:del w:id="29" w:author="Martin, Tara (Forestry)" w:date="2023-01-10T09:49:00Z">
        <w:r w:rsidR="001E033A">
          <w:delText>,</w:delText>
        </w:r>
      </w:del>
      <w:r w:rsidR="001E033A">
        <w:t xml:space="preserve"> </w:t>
      </w:r>
      <w:del w:id="30" w:author="Martin, Tara (Forestry)" w:date="2023-01-10T09:49:00Z">
        <w:r w:rsidR="001E033A">
          <w:delText>and</w:delText>
        </w:r>
        <w:r w:rsidR="00AA2F11">
          <w:delText xml:space="preserve"> </w:delText>
        </w:r>
        <w:r w:rsidR="00AA2F11" w:rsidDel="00582A2B">
          <w:delText>s</w:delText>
        </w:r>
      </w:del>
      <w:ins w:id="31" w:author="Martin, Tara (Forestry)" w:date="2023-01-10T09:49:00Z">
        <w:r w:rsidR="00582A2B">
          <w:t>S</w:t>
        </w:r>
      </w:ins>
      <w:ins w:id="32" w:author="TGM" w:date="2023-01-14T12:59:00Z">
        <w:r w:rsidR="00AA2F11">
          <w:t>tability</w:t>
        </w:r>
      </w:ins>
      <w:del w:id="33" w:author="TGM" w:date="2023-01-14T12:59:00Z">
        <w:r w:rsidR="00AA2F11">
          <w:delText>stability</w:delText>
        </w:r>
      </w:del>
      <w:r w:rsidR="00AA2F11">
        <w:t xml:space="preserve"> of plant communities within tidal marshes </w:t>
      </w:r>
      <w:commentRangeStart w:id="34"/>
      <w:r w:rsidR="00AA2F11">
        <w:t>contribute</w:t>
      </w:r>
      <w:ins w:id="35" w:author="Stefanie Lane" w:date="2023-01-14T13:15:00Z">
        <w:r w:rsidR="00831F9E">
          <w:t>s</w:t>
        </w:r>
      </w:ins>
      <w:r w:rsidR="00AA2F11">
        <w:t xml:space="preserve"> </w:t>
      </w:r>
      <w:commentRangeEnd w:id="34"/>
      <w:r w:rsidR="00D67A7B">
        <w:rPr>
          <w:rStyle w:val="CommentReference"/>
        </w:rPr>
        <w:commentReference w:id="34"/>
      </w:r>
      <w:r w:rsidR="00AA2F11">
        <w:t>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Holling, 1973)</w:t>
      </w:r>
      <w:r w:rsidR="00A524E4">
        <w:fldChar w:fldCharType="end"/>
      </w:r>
      <w:r w:rsidR="00AA2F11">
        <w:t>.</w:t>
      </w:r>
      <w:r w:rsidR="005F1C36">
        <w:t xml:space="preserve"> </w:t>
      </w:r>
    </w:p>
    <w:p w14:paraId="4A26B4C7" w14:textId="76FD11F1" w:rsidR="007C0BCF" w:rsidRPr="00AA2F85" w:rsidRDefault="00592C5E" w:rsidP="00F02440">
      <w:r w:rsidRPr="00535270">
        <w:tab/>
      </w:r>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direct industrial</w:t>
      </w:r>
      <w:r w:rsidR="00886BE2" w:rsidRPr="00535270">
        <w:t xml:space="preserve"> development, and to the best of </w:t>
      </w:r>
      <w:r w:rsidR="00C04EFB" w:rsidRPr="00535270">
        <w:t>our</w:t>
      </w:r>
      <w:r w:rsidR="00886BE2" w:rsidRPr="00535270">
        <w:t xml:space="preserve"> knowledge has not experienced major natural</w:t>
      </w:r>
      <w:r w:rsidR="003E7D1B">
        <w:t xml:space="preserve"> or anthropogenic</w:t>
      </w:r>
      <w:r w:rsidR="00886BE2" w:rsidRPr="00535270">
        <w:t xml:space="preserve"> disturbance in the past 50 years. </w:t>
      </w:r>
      <w:r w:rsidR="0074167B" w:rsidRPr="00535270">
        <w:t>Two</w:t>
      </w:r>
      <w:r w:rsidR="00645972" w:rsidRPr="00535270">
        <w:t xml:space="preserve"> historical</w:t>
      </w:r>
      <w:r w:rsidR="0074167B" w:rsidRPr="00535270">
        <w:t xml:space="preserve"> studies conducted in Ladner Marsh</w:t>
      </w:r>
      <w:r w:rsidR="00FE2BE8" w:rsidRPr="00535270">
        <w:t xml:space="preserve"> </w:t>
      </w:r>
      <w:r w:rsidR="00FE2BE8" w:rsidRPr="00DC704D">
        <w:t>(Bradfield &amp; Porter, 1982; Denoth &amp; Myers, 2007)</w:t>
      </w:r>
      <w:r w:rsidR="0074167B" w:rsidRPr="00535270">
        <w:t xml:space="preserve"> </w:t>
      </w:r>
      <w:r w:rsidR="00FE2BE8" w:rsidRPr="00535270">
        <w:t>used similar methods to document</w:t>
      </w:r>
      <w:r w:rsidR="0074167B" w:rsidRPr="00535270">
        <w:t xml:space="preserve"> floristic diver</w:t>
      </w:r>
      <w:r w:rsidR="0074167B"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w:t>
      </w:r>
      <w:del w:id="36" w:author="Martin, Tara (Forestry)" w:date="2023-01-10T09:51:00Z">
        <w:r w:rsidR="000C17C5">
          <w:delText xml:space="preserve">apparently </w:delText>
        </w:r>
      </w:del>
      <w:r w:rsidR="000C17C5">
        <w:t xml:space="preserve">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Carex lyngbyei</w:t>
      </w:r>
      <w:r w:rsidR="00FA24FB">
        <w:t xml:space="preserve"> </w:t>
      </w:r>
      <w:proofErr w:type="spellStart"/>
      <w:r w:rsidR="00FA24FB">
        <w:t>Hornem</w:t>
      </w:r>
      <w:proofErr w:type="spellEnd"/>
      <w:r w:rsidR="00FA24FB">
        <w:t>.</w:t>
      </w:r>
      <w:r w:rsidR="00FA24FB" w:rsidRPr="00FA24FB">
        <w:t xml:space="preserve">), Fescue (Festuca </w:t>
      </w:r>
      <w:r w:rsidR="00462B87">
        <w:t>arundinacea</w:t>
      </w:r>
      <w:r w:rsidR="00EA2FCC">
        <w:t xml:space="preserve"> </w:t>
      </w:r>
      <w:proofErr w:type="spellStart"/>
      <w:r w:rsidR="00EA2FCC" w:rsidRPr="00EA2FCC">
        <w:t>Schreb</w:t>
      </w:r>
      <w:proofErr w:type="spellEnd"/>
      <w:r w:rsidR="00EA2FCC" w:rsidRPr="00EA2FCC">
        <w:t>.</w:t>
      </w:r>
      <w:r w:rsidR="00FA24FB" w:rsidRPr="00FA24FB">
        <w:t>), and Bogbean (</w:t>
      </w:r>
      <w:r w:rsidR="00FA24FB" w:rsidRPr="000E32F2">
        <w:t>Menyanthes trifoliata</w:t>
      </w:r>
      <w:r w:rsidR="00EA2FCC" w:rsidRPr="00EA2FCC">
        <w:t xml:space="preserve"> L.</w:t>
      </w:r>
      <w:r w:rsidR="00FA24FB" w:rsidRPr="00FA24FB">
        <w:t>)</w:t>
      </w:r>
      <w:r w:rsidR="00EA2FCC">
        <w:t xml:space="preserve">. </w:t>
      </w:r>
      <w:r w:rsidR="00064908">
        <w:t xml:space="preserve">They </w:t>
      </w:r>
      <w:commentRangeStart w:id="37"/>
      <w:del w:id="38" w:author="Martin, Tara (Forestry)" w:date="2023-01-10T09:51:00Z">
        <w:r w:rsidR="003E1207">
          <w:delText>postultaed</w:delText>
        </w:r>
      </w:del>
      <w:ins w:id="39" w:author="Martin, Tara (Forestry)" w:date="2023-01-10T09:51:00Z">
        <w:r w:rsidR="00582A2B">
          <w:t>postulated</w:t>
        </w:r>
      </w:ins>
      <w:ins w:id="40" w:author="TGM" w:date="2023-01-14T12:59:00Z">
        <w:r w:rsidR="006875E7">
          <w:t xml:space="preserve"> </w:t>
        </w:r>
      </w:ins>
      <w:ins w:id="41" w:author="GEB" w:date="2023-01-14T12:59:00Z">
        <w:del w:id="42" w:author="Stefanie Lane" w:date="2023-01-14T13:15:00Z">
          <w:r w:rsidR="006875E7" w:rsidDel="00831F9E">
            <w:delText xml:space="preserve"> </w:delText>
          </w:r>
        </w:del>
        <w:commentRangeEnd w:id="37"/>
        <w:r w:rsidR="005900DC">
          <w:rPr>
            <w:rStyle w:val="CommentReference"/>
          </w:rPr>
          <w:commentReference w:id="37"/>
        </w:r>
      </w:ins>
      <w:r w:rsidR="006875E7" w:rsidRPr="006875E7">
        <w:t>that edaphic factors drove assemblage</w:t>
      </w:r>
      <w:r w:rsidR="00064908">
        <w:t xml:space="preserve"> distribution</w:t>
      </w:r>
      <w:ins w:id="43" w:author="Martin, Tara (Forestry)" w:date="2023-01-10T09:52:00Z">
        <w:r w:rsidR="00582A2B">
          <w:t>:</w:t>
        </w:r>
      </w:ins>
      <w:del w:id="44" w:author="Martin, Tara (Forestry)" w:date="2023-01-10T09:52:00Z">
        <w:r w:rsidR="006875E7" w:rsidRPr="006875E7">
          <w:delText>, such</w:delText>
        </w:r>
      </w:del>
      <w:r w:rsidR="006875E7" w:rsidRPr="006875E7">
        <w:t xml:space="preserve"> </w:t>
      </w:r>
      <w:ins w:id="45" w:author="Gary" w:date="2023-01-09T15:05:00Z">
        <w:r w:rsidR="00855241">
          <w:lastRenderedPageBreak/>
          <w:t xml:space="preserve">that the </w:t>
        </w:r>
      </w:ins>
      <w:r w:rsidR="002058BA">
        <w:t>B</w:t>
      </w:r>
      <w:r w:rsidR="00064908">
        <w:t>ogbean assemblage</w:t>
      </w:r>
      <w:del w:id="46" w:author="Gary" w:date="2023-01-09T15:05:00Z">
        <w:r w:rsidR="002058BA" w:rsidDel="00855241">
          <w:delText>s</w:delText>
        </w:r>
      </w:del>
      <w:r w:rsidR="00064908">
        <w:t xml:space="preserve"> </w:t>
      </w:r>
      <w:ins w:id="47" w:author="Gary" w:date="2023-01-09T15:05:00Z">
        <w:r w:rsidR="00855241">
          <w:t>occurred on</w:t>
        </w:r>
      </w:ins>
      <w:del w:id="48" w:author="Gary" w:date="2023-01-09T15:05:00Z">
        <w:r w:rsidR="00064908" w:rsidDel="00855241">
          <w:delText>adapted to</w:delText>
        </w:r>
      </w:del>
      <w:r w:rsidR="00064908">
        <w:t xml:space="preserve"> </w:t>
      </w:r>
      <w:r w:rsidR="006875E7" w:rsidRPr="006875E7">
        <w:t>waterlogged soils,</w:t>
      </w:r>
      <w:r w:rsidR="00064908">
        <w:t xml:space="preserve"> </w:t>
      </w:r>
      <w:ins w:id="49" w:author="Gary" w:date="2023-01-09T15:05:00Z">
        <w:r w:rsidR="00855241">
          <w:t xml:space="preserve">the </w:t>
        </w:r>
      </w:ins>
      <w:ins w:id="50" w:author="Gary" w:date="2023-01-08T18:17:00Z">
        <w:r w:rsidR="0097614E">
          <w:t>Fescue</w:t>
        </w:r>
      </w:ins>
      <w:del w:id="51" w:author="Gary" w:date="2023-01-08T18:17:00Z">
        <w:r w:rsidR="002058BA" w:rsidDel="0097614E">
          <w:delText>S</w:delText>
        </w:r>
        <w:r w:rsidR="00064908" w:rsidDel="0097614E">
          <w:delText>edge</w:delText>
        </w:r>
      </w:del>
      <w:r w:rsidR="00064908">
        <w:t xml:space="preserve"> assemblage</w:t>
      </w:r>
      <w:del w:id="52" w:author="Gary" w:date="2023-01-09T15:06:00Z">
        <w:r w:rsidR="00064908" w:rsidDel="00855241">
          <w:delText>s</w:delText>
        </w:r>
      </w:del>
      <w:r w:rsidR="00064908">
        <w:t xml:space="preserve"> </w:t>
      </w:r>
      <w:ins w:id="53" w:author="Gary" w:date="2023-01-09T15:06:00Z">
        <w:r w:rsidR="00855241">
          <w:t>on</w:t>
        </w:r>
      </w:ins>
      <w:del w:id="54" w:author="Gary" w:date="2023-01-09T15:06:00Z">
        <w:r w:rsidR="00064908" w:rsidDel="00855241">
          <w:delText>in</w:delText>
        </w:r>
      </w:del>
      <w:r w:rsidR="00064908">
        <w:t xml:space="preserve"> </w:t>
      </w:r>
      <w:r w:rsidR="009468BB">
        <w:t>well-drained soils</w:t>
      </w:r>
      <w:ins w:id="55" w:author="Gary" w:date="2023-01-08T18:19:00Z">
        <w:r w:rsidR="0097614E">
          <w:t xml:space="preserve"> </w:t>
        </w:r>
      </w:ins>
      <w:ins w:id="56" w:author="Gary" w:date="2023-01-09T15:06:00Z">
        <w:r w:rsidR="00E057C1">
          <w:t>mos</w:t>
        </w:r>
      </w:ins>
      <w:ins w:id="57" w:author="Gary" w:date="2023-01-09T15:07:00Z">
        <w:r w:rsidR="00E057C1">
          <w:t xml:space="preserve">tly </w:t>
        </w:r>
      </w:ins>
      <w:ins w:id="58" w:author="Gary" w:date="2023-01-08T18:19:00Z">
        <w:r w:rsidR="0097614E">
          <w:t>along levees</w:t>
        </w:r>
      </w:ins>
      <w:r w:rsidR="009468BB">
        <w:t xml:space="preserve">, and </w:t>
      </w:r>
      <w:ins w:id="59" w:author="Gary" w:date="2023-01-09T15:06:00Z">
        <w:r w:rsidR="00855241">
          <w:t xml:space="preserve">the </w:t>
        </w:r>
      </w:ins>
      <w:ins w:id="60" w:author="Gary" w:date="2023-01-08T18:18:00Z">
        <w:r w:rsidR="0097614E">
          <w:t>Sedge</w:t>
        </w:r>
      </w:ins>
      <w:del w:id="61" w:author="Gary" w:date="2023-01-08T18:18:00Z">
        <w:r w:rsidR="002058BA" w:rsidDel="0097614E">
          <w:delText>F</w:delText>
        </w:r>
        <w:r w:rsidR="009468BB" w:rsidDel="0097614E">
          <w:delText>escue</w:delText>
        </w:r>
      </w:del>
      <w:r w:rsidR="009468BB">
        <w:t xml:space="preserve"> assemblage</w:t>
      </w:r>
      <w:del w:id="62" w:author="Gary" w:date="2023-01-09T15:06:00Z">
        <w:r w:rsidR="009468BB" w:rsidDel="00855241">
          <w:delText>s</w:delText>
        </w:r>
      </w:del>
      <w:r w:rsidR="009468BB">
        <w:t xml:space="preserve"> along channel edges with greater </w:t>
      </w:r>
      <w:r w:rsidR="006875E7" w:rsidRPr="006875E7">
        <w:t>inundation frequency</w:t>
      </w:r>
      <w:r w:rsidR="009468BB">
        <w:t xml:space="preserve">. </w:t>
      </w:r>
      <w:ins w:id="63" w:author="Martin, Tara (Forestry)" w:date="2023-01-10T09:53:00Z">
        <w:r w:rsidR="00582A2B">
          <w:t xml:space="preserve">Twenty years later, </w:t>
        </w:r>
      </w:ins>
      <w:r w:rsidR="00BB7B17">
        <w:t xml:space="preserve">Denoth &amp; Myers </w:t>
      </w:r>
      <w:r w:rsidR="00B5776F">
        <w:t xml:space="preserve">(2007) repeated the sampling methods </w:t>
      </w:r>
      <w:r w:rsidR="00BB7B17">
        <w:t xml:space="preserve">to </w:t>
      </w:r>
      <w:r w:rsidR="00561B5B" w:rsidRPr="00561B5B">
        <w:t xml:space="preserve">test relationships between </w:t>
      </w:r>
      <w:commentRangeStart w:id="64"/>
      <w:ins w:id="65" w:author="Martin, Tara (Forestry)" w:date="2023-01-10T09:57:00Z">
        <w:r w:rsidR="001F6F8B">
          <w:t>non-native</w:t>
        </w:r>
      </w:ins>
      <w:del w:id="66" w:author="Martin, Tara (Forestry)" w:date="2023-01-10T09:57:00Z">
        <w:r w:rsidR="00561B5B" w:rsidRPr="00561B5B" w:rsidDel="001F6F8B">
          <w:delText>invasive</w:delText>
        </w:r>
      </w:del>
      <w:ins w:id="67" w:author="TGM" w:date="2023-01-14T12:59:00Z">
        <w:r w:rsidR="00561B5B" w:rsidRPr="00561B5B">
          <w:t xml:space="preserve"> </w:t>
        </w:r>
        <w:commentRangeEnd w:id="64"/>
        <w:r w:rsidR="001F6F8B">
          <w:rPr>
            <w:rStyle w:val="CommentReference"/>
          </w:rPr>
          <w:commentReference w:id="64"/>
        </w:r>
      </w:ins>
      <w:del w:id="68" w:author="TGM" w:date="2023-01-14T12:59:00Z">
        <w:r w:rsidR="00561B5B" w:rsidRPr="00561B5B">
          <w:delText xml:space="preserve">invasive </w:delText>
        </w:r>
      </w:del>
      <w:r w:rsidR="00561B5B" w:rsidRPr="00561B5B">
        <w:t>purple loosestrife (</w:t>
      </w:r>
      <w:commentRangeStart w:id="69"/>
      <w:r w:rsidR="00561B5B" w:rsidRPr="008B0BB8">
        <w:rPr>
          <w:i/>
          <w:rPrChange w:id="70" w:author="Stefanie Lane" w:date="2023-01-14T13:16:00Z">
            <w:rPr/>
          </w:rPrChange>
        </w:rPr>
        <w:t>Lythrum salicaria</w:t>
      </w:r>
      <w:commentRangeEnd w:id="69"/>
      <w:r w:rsidR="0019438B" w:rsidRPr="008B0BB8">
        <w:rPr>
          <w:rStyle w:val="CommentReference"/>
          <w:i/>
          <w:rPrChange w:id="71" w:author="Stefanie Lane" w:date="2023-01-14T13:16:00Z">
            <w:rPr>
              <w:rStyle w:val="CommentReference"/>
            </w:rPr>
          </w:rPrChange>
        </w:rPr>
        <w:commentReference w:id="69"/>
      </w:r>
      <w:r w:rsidR="00561B5B" w:rsidRPr="00561B5B">
        <w:t xml:space="preserve"> L.) and</w:t>
      </w:r>
      <w:ins w:id="72" w:author="GEB" w:date="2023-01-14T12:59:00Z">
        <w:r w:rsidR="00561B5B" w:rsidRPr="00561B5B">
          <w:t xml:space="preserve"> </w:t>
        </w:r>
      </w:ins>
      <w:ins w:id="73" w:author="Gary" w:date="2023-01-09T15:08:00Z">
        <w:r w:rsidR="0019438B">
          <w:t>native</w:t>
        </w:r>
        <w:del w:id="74" w:author="Stefanie Lane" w:date="2023-01-14T13:16:00Z">
          <w:r w:rsidR="0019438B" w:rsidDel="008B0BB8">
            <w:delText>(?)</w:delText>
          </w:r>
        </w:del>
        <w:r w:rsidR="0019438B">
          <w:t xml:space="preserve"> </w:t>
        </w:r>
      </w:ins>
      <w:r w:rsidR="00561B5B" w:rsidRPr="00561B5B">
        <w:t>Henderson’s checker-mallow (</w:t>
      </w:r>
      <w:r w:rsidR="00561B5B" w:rsidRPr="008B0BB8">
        <w:rPr>
          <w:i/>
          <w:rPrChange w:id="75" w:author="Stefanie Lane" w:date="2023-01-14T13:16:00Z">
            <w:rPr/>
          </w:rPrChange>
        </w:rPr>
        <w:t>Sidalcea hendersonii</w:t>
      </w:r>
      <w:r w:rsidR="00E508B5">
        <w:t xml:space="preserve"> S. Watson</w:t>
      </w:r>
      <w:ins w:id="76" w:author="TGM" w:date="2023-01-14T12:59:00Z">
        <w:r w:rsidR="00561B5B" w:rsidRPr="00561B5B">
          <w:t>)</w:t>
        </w:r>
      </w:ins>
      <w:ins w:id="77" w:author="Martin, Tara (Forestry)" w:date="2023-01-10T09:53:00Z">
        <w:r w:rsidR="00582A2B">
          <w:t>, a threatened species</w:t>
        </w:r>
      </w:ins>
      <w:ins w:id="78" w:author="TGM" w:date="2023-01-14T12:59:00Z">
        <w:r w:rsidR="009468BB">
          <w:t>.</w:t>
        </w:r>
      </w:ins>
      <w:del w:id="79" w:author="TGM" w:date="2023-01-14T12:59:00Z">
        <w:r w:rsidR="00561B5B" w:rsidRPr="00561B5B">
          <w:delText>)</w:delText>
        </w:r>
        <w:r w:rsidR="009468BB">
          <w:delText>.</w:delText>
        </w:r>
      </w:del>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0074167B" w:rsidRPr="00535270">
        <w:t xml:space="preserve">provide the opportunity to repeat observations </w:t>
      </w:r>
      <w:r w:rsidR="00CB18BB" w:rsidRPr="00535270">
        <w:t>and</w:t>
      </w:r>
      <w:r w:rsidR="0074167B"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0074167B"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7000813" w:rsidR="003213DF" w:rsidRDefault="00151992" w:rsidP="003E7D1B">
      <w:pPr>
        <w:pStyle w:val="ListParagraph"/>
        <w:numPr>
          <w:ilvl w:val="0"/>
          <w:numId w:val="40"/>
        </w:numPr>
      </w:pPr>
      <w:bookmarkStart w:id="80" w:name="_Hlk113366234"/>
      <w:r>
        <w:t xml:space="preserve">Are </w:t>
      </w:r>
      <w:r w:rsidR="00C04EFB">
        <w:t xml:space="preserve">tidal freshwater marsh </w:t>
      </w:r>
      <w:r>
        <w:t>assemblages characterized by the same dominant</w:t>
      </w:r>
      <w:r w:rsidR="00D374F5">
        <w:t xml:space="preserve"> plant</w:t>
      </w:r>
      <w:r>
        <w:t xml:space="preserve">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4D9D79F0" w:rsidR="003213DF" w:rsidRDefault="00DD041B" w:rsidP="00114665">
      <w:pPr>
        <w:pStyle w:val="ListParagraph"/>
        <w:numPr>
          <w:ilvl w:val="0"/>
          <w:numId w:val="40"/>
        </w:numPr>
      </w:pPr>
      <w:r>
        <w:t>Are assemblages characterized by similar indicator</w:t>
      </w:r>
      <w:r w:rsidR="00D374F5">
        <w:t xml:space="preserve"> plant</w:t>
      </w:r>
      <w:r>
        <w:t xml:space="preserve"> species? If not, which species gained or lost are </w:t>
      </w:r>
      <w:commentRangeStart w:id="81"/>
      <w:del w:id="82" w:author="Stefanie Lane" w:date="2023-01-14T13:16:00Z">
        <w:r w:rsidDel="008B0BB8">
          <w:delText xml:space="preserve">driving </w:delText>
        </w:r>
      </w:del>
      <w:commentRangeEnd w:id="81"/>
      <w:ins w:id="83" w:author="Stefanie Lane" w:date="2023-01-14T13:16:00Z">
        <w:r w:rsidR="008B0BB8">
          <w:t>associated with</w:t>
        </w:r>
        <w:r w:rsidR="008B0BB8">
          <w:t xml:space="preserve"> </w:t>
        </w:r>
      </w:ins>
      <w:r w:rsidR="001B77EA">
        <w:rPr>
          <w:rStyle w:val="CommentReference"/>
        </w:rPr>
        <w:commentReference w:id="81"/>
      </w:r>
      <w:r>
        <w:t xml:space="preserve">changes within each assemblage? We expect that increasing abundance of </w:t>
      </w:r>
      <w:del w:id="84" w:author="Martin, Tara (Forestry)" w:date="2023-01-10T09:58:00Z">
        <w:r>
          <w:delText xml:space="preserve">invasive </w:delText>
        </w:r>
      </w:del>
      <w:ins w:id="85" w:author="Martin, Tara (Forestry)" w:date="2023-01-10T09:58:00Z">
        <w:r w:rsidR="001F6F8B">
          <w:t xml:space="preserve">non-native </w:t>
        </w:r>
      </w:ins>
      <w:r>
        <w:t xml:space="preserve">species over time would result in </w:t>
      </w:r>
      <w:ins w:id="86" w:author="Gary" w:date="2023-01-08T18:22:00Z">
        <w:r w:rsidR="00206F53">
          <w:t xml:space="preserve">a </w:t>
        </w:r>
      </w:ins>
      <w:r>
        <w:t xml:space="preserve">greater net </w:t>
      </w:r>
      <w:ins w:id="87" w:author="Gary" w:date="2023-01-08T18:22:00Z">
        <w:r w:rsidR="00206F53">
          <w:t>loss</w:t>
        </w:r>
      </w:ins>
      <w:del w:id="88" w:author="Gary" w:date="2023-01-08T18:23:00Z">
        <w:r w:rsidDel="00206F53">
          <w:delText>number</w:delText>
        </w:r>
      </w:del>
      <w:r>
        <w:t xml:space="preserve"> of</w:t>
      </w:r>
      <w:r w:rsidR="00CC44A2">
        <w:t xml:space="preserve"> native</w:t>
      </w:r>
      <w:r>
        <w:t xml:space="preserve"> species</w:t>
      </w:r>
      <w:del w:id="89" w:author="Stefanie Lane" w:date="2023-01-14T13:16:00Z">
        <w:r w:rsidDel="008B0BB8">
          <w:delText xml:space="preserve"> lost </w:delText>
        </w:r>
        <w:commentRangeStart w:id="90"/>
        <w:r w:rsidDel="008B0BB8">
          <w:delText xml:space="preserve">(and fewer net </w:delText>
        </w:r>
        <w:r w:rsidR="00CC44A2" w:rsidDel="008B0BB8">
          <w:delText xml:space="preserve">native </w:delText>
        </w:r>
        <w:r w:rsidDel="008B0BB8">
          <w:delText>species gained).</w:delText>
        </w:r>
      </w:del>
      <w:ins w:id="91" w:author="GEB" w:date="2023-01-14T12:59:00Z">
        <w:del w:id="92" w:author="Stefanie Lane" w:date="2023-01-14T13:16:00Z">
          <w:r w:rsidDel="008B0BB8">
            <w:delText>)</w:delText>
          </w:r>
          <w:commentRangeEnd w:id="90"/>
          <w:r w:rsidR="00206F53" w:rsidDel="008B0BB8">
            <w:rPr>
              <w:rStyle w:val="CommentReference"/>
            </w:rPr>
            <w:commentReference w:id="90"/>
          </w:r>
        </w:del>
        <w:r>
          <w:t>.</w:t>
        </w:r>
      </w:ins>
      <w:r>
        <w:t xml:space="preserve">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80"/>
    </w:p>
    <w:p w14:paraId="3AEE9D35" w14:textId="65D9C02B" w:rsidR="0022363E" w:rsidRDefault="0022363E" w:rsidP="006C5D18">
      <w:pPr>
        <w:pStyle w:val="Heading1"/>
      </w:pPr>
      <w:r>
        <w:t>Methods</w:t>
      </w:r>
    </w:p>
    <w:p w14:paraId="0B5BF99B" w14:textId="4DC98A8F" w:rsidR="008B255A" w:rsidRDefault="007F357F" w:rsidP="007F357F">
      <w:pPr>
        <w:pStyle w:val="NoSpacing"/>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0D3FE4">
        <w:fldChar w:fldCharType="begin"/>
      </w:r>
      <w:r w:rsidR="00C244E6">
        <w:instrText xml:space="preserve"> ADDIN ZOTERO_ITEM CSL_CITATION {"citationID":"7Z3fAQi2","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D3FE4">
        <w:fldChar w:fldCharType="separate"/>
      </w:r>
      <w:r w:rsidR="00C244E6" w:rsidRPr="00C244E6">
        <w:rPr>
          <w:rFonts w:ascii="Calibri" w:hAnsi="Calibri" w:cs="Calibri"/>
        </w:rPr>
        <w:t>(Finn et al., 2021)</w:t>
      </w:r>
      <w:r w:rsidR="000D3FE4">
        <w:fldChar w:fldCharType="end"/>
      </w:r>
      <w:r w:rsidR="00193416">
        <w:t xml:space="preserve">. The </w:t>
      </w:r>
      <w:r w:rsidR="002F438B">
        <w:t>current extent of the Fraser River E</w:t>
      </w:r>
      <w:r w:rsidR="001F436B" w:rsidRPr="00791A3B">
        <w:t>stuary spans 2</w:t>
      </w:r>
      <w:r w:rsidR="004306D0" w:rsidRPr="00791A3B">
        <w:t>,</w:t>
      </w:r>
      <w:r w:rsidR="001F436B" w:rsidRPr="00173A95">
        <w:t xml:space="preserve">814 ha, one-third of which lies within the South Arm Marshes Wildlife Management Area </w:t>
      </w:r>
      <w:r w:rsidR="001F436B"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001F436B" w:rsidRPr="001617DD">
        <w:fldChar w:fldCharType="separate"/>
      </w:r>
      <w:r w:rsidR="000335B7" w:rsidRPr="000335B7">
        <w:rPr>
          <w:rFonts w:ascii="Calibri" w:hAnsi="Calibri" w:cs="Calibri"/>
        </w:rPr>
        <w:t>(Schaefer, 2004)</w:t>
      </w:r>
      <w:r w:rsidR="001F436B" w:rsidRPr="001617DD">
        <w:fldChar w:fldCharType="end"/>
      </w:r>
      <w:r w:rsidR="001F436B" w:rsidRPr="00173A95">
        <w:t xml:space="preserve"> (</w:t>
      </w:r>
      <w:r w:rsidR="003A0F7F">
        <w:t>Fig. 1</w:t>
      </w:r>
      <w:r w:rsidR="00D77FE1">
        <w:fldChar w:fldCharType="begin"/>
      </w:r>
      <w:r w:rsidR="00D77FE1">
        <w:instrText xml:space="preserve"> REF _Ref104553838 \h </w:instrText>
      </w:r>
      <w:r w:rsidR="00D77FE1">
        <w:fldChar w:fldCharType="end"/>
      </w:r>
      <w:r w:rsidR="00611EFF">
        <w:t>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r w:rsidR="001E2B56">
        <w:t>Plant s</w:t>
      </w:r>
      <w:r w:rsidR="00A15FE2">
        <w:t xml:space="preserve">pecies common to these habitats are generally herbaceous, and the community is largely dominated by sedges and rushes with some salinity tolerance, </w:t>
      </w:r>
      <w:r>
        <w:t xml:space="preserve">and </w:t>
      </w:r>
      <w:r w:rsidR="00A15FE2">
        <w:t xml:space="preserve">a </w:t>
      </w:r>
      <w:r w:rsidR="00EF2E40">
        <w:t>diversity of</w:t>
      </w:r>
      <w:r w:rsidR="008B171B">
        <w:t xml:space="preserve"> herbaceous </w:t>
      </w:r>
      <w:r w:rsidR="00A15FE2">
        <w:t xml:space="preserve">flowering </w:t>
      </w:r>
      <w:r w:rsidR="00EF2E40">
        <w:t>species (</w:t>
      </w:r>
      <w:r w:rsidR="00215C67">
        <w:t xml:space="preserve">hereafter, </w:t>
      </w:r>
      <w:r w:rsidR="00EF2E40">
        <w:t xml:space="preserve">forbs). </w:t>
      </w:r>
      <w:r w:rsidR="00A41F77" w:rsidRPr="00626BFD">
        <w:t>This publication will reference dates the data were collected, rather than publication dates of the corresponding studies.</w:t>
      </w:r>
      <w:r>
        <w:t xml:space="preserve"> </w:t>
      </w:r>
    </w:p>
    <w:p w14:paraId="3B2B3B17" w14:textId="77777777" w:rsidR="008B255A" w:rsidRDefault="008B255A" w:rsidP="007F357F">
      <w:pPr>
        <w:pStyle w:val="NoSpacing"/>
      </w:pPr>
    </w:p>
    <w:p w14:paraId="52AF5B10" w14:textId="51D0326C" w:rsidR="005E086E" w:rsidRDefault="008B255A" w:rsidP="000E32F2">
      <w:pPr>
        <w:pStyle w:val="NoSpacing"/>
        <w:ind w:firstLine="720"/>
      </w:pPr>
      <w:r>
        <w:t xml:space="preserve">Our main goal was to sample the vegetation in a representative way to allow comparison with the datasets collected in 1979 </w:t>
      </w:r>
      <w:r>
        <w:fldChar w:fldCharType="begin"/>
      </w:r>
      <w:r>
        <w:instrText xml:space="preserve"> ADDIN ZOTERO_ITEM CSL_CITATION {"citationID":"9Zt6oUkI","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A41F77">
        <w:rPr>
          <w:rFonts w:ascii="Calibri" w:hAnsi="Calibri" w:cs="Calibri"/>
        </w:rPr>
        <w:t>(Bradfield &amp; Porter, 1982)</w:t>
      </w:r>
      <w:r>
        <w:fldChar w:fldCharType="end"/>
      </w:r>
      <w:r>
        <w:t xml:space="preserve"> and 1999 </w:t>
      </w:r>
      <w:r>
        <w:fldChar w:fldCharType="begin"/>
      </w:r>
      <w:r>
        <w:instrText xml:space="preserve"> ADDIN ZOTERO_ITEM CSL_CITATION {"citationID":"8eG4bWS9","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A41F77">
        <w:rPr>
          <w:rFonts w:ascii="Calibri" w:hAnsi="Calibri" w:cs="Calibri"/>
        </w:rPr>
        <w:t>(Denoth &amp; Myers, 2007)</w:t>
      </w:r>
      <w:r>
        <w:fldChar w:fldCharType="end"/>
      </w:r>
      <w:r>
        <w:t>. Because Bradfield &amp; Porter (1982) wanted to assess whether statistical analysis verified visual estimation of species associations, the sampling conducted in 1979 introduces a bias to statistically confirm patterns identified by subjective visual assessment. In 2019 we sought to sample vegetation in as close a manner as the original 1979 survey, which does not eliminate this bias. However, within the context of this sampling design we can make comparisons of changes in floristic diversity and compositional abundance.</w:t>
      </w:r>
    </w:p>
    <w:p w14:paraId="23A2ABDE" w14:textId="77777777" w:rsidR="007F357F" w:rsidRPr="00626BFD" w:rsidRDefault="007F357F" w:rsidP="000E32F2">
      <w:pPr>
        <w:pStyle w:val="NoSpacing"/>
      </w:pPr>
    </w:p>
    <w:p w14:paraId="1B7694BC" w14:textId="7526C3D5"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w:t>
      </w:r>
      <w:r w:rsidR="001E2497">
        <w:t xml:space="preserve">an estimated </w:t>
      </w:r>
      <w:r w:rsidR="002C1D2C">
        <w:t>~5 m</w:t>
      </w:r>
      <w:r w:rsidR="00B832A6">
        <w:t xml:space="preserve"> </w:t>
      </w:r>
      <w:r w:rsidR="002A34E3">
        <w:t xml:space="preserve">by overlaying Figure 1 in Bradfield &amp; Porter’s 1982 publication </w:t>
      </w:r>
      <w:r w:rsidR="00FB3E22">
        <w:t>(</w:t>
      </w:r>
      <w:r w:rsidR="00EF29DE">
        <w:t>Fig. 1</w:t>
      </w:r>
      <w:r w:rsidR="00FB3E22">
        <w:t xml:space="preserve">D) </w:t>
      </w:r>
      <w:r w:rsidR="002A34E3">
        <w:t xml:space="preserve">on a georeferenced </w:t>
      </w:r>
      <w:proofErr w:type="spellStart"/>
      <w:r w:rsidR="002A34E3">
        <w:t>basemap</w:t>
      </w:r>
      <w:proofErr w:type="spellEnd"/>
      <w:r w:rsidR="002A34E3">
        <w:t xml:space="preserve">, aligning </w:t>
      </w:r>
      <w:r w:rsidR="002C1D2C">
        <w:t>prominent features</w:t>
      </w:r>
      <w:r w:rsidR="00955CC6">
        <w:t xml:space="preserve"> such as tidal channel tributary junctions</w:t>
      </w:r>
      <w:r w:rsidR="002C1D2C">
        <w:t>, marking GPS locations in Avenza</w:t>
      </w:r>
      <w:r w:rsidR="0070559A">
        <w:t xml:space="preserve"> Maps</w:t>
      </w:r>
      <w:r w:rsidR="002C1D2C">
        <w:t xml:space="preserve"> (</w:t>
      </w:r>
      <w:r w:rsidR="0070559A">
        <w:t>Avenza Systems Inc., Ontario, Canada, v. 3.2)</w:t>
      </w:r>
      <w:r w:rsidR="008B255A">
        <w:t>, and finding these points in the field</w:t>
      </w:r>
      <w:r w:rsidR="00B832A6">
        <w:t>.</w:t>
      </w:r>
      <w:r w:rsidR="00947182">
        <w:t xml:space="preserve"> </w:t>
      </w:r>
      <w:r>
        <w:t xml:space="preserve">Transect “Q” (n = 7 plots) was omitted in 1999 and 2019 due to </w:t>
      </w:r>
      <w:r w:rsidR="00955CC6">
        <w:t>inaccessibility through</w:t>
      </w:r>
      <w:r>
        <w:t xml:space="preserve"> riparian forest with a</w:t>
      </w:r>
      <w:r w:rsidR="00955CC6">
        <w:t xml:space="preserve"> dense</w:t>
      </w:r>
      <w:r>
        <w:t xml:space="preserve"> understory of</w:t>
      </w:r>
      <w:ins w:id="93" w:author="TGM" w:date="2023-01-14T12:59:00Z">
        <w:r>
          <w:t xml:space="preserve"> </w:t>
        </w:r>
      </w:ins>
      <w:ins w:id="94" w:author="Martin, Tara (Forestry)" w:date="2023-01-10T09:57:00Z">
        <w:r w:rsidR="00582A2B">
          <w:t>non-native</w:t>
        </w:r>
        <w:r>
          <w:t xml:space="preserve"> </w:t>
        </w:r>
      </w:ins>
      <w:r>
        <w:t>Himalayan blackberry (</w:t>
      </w:r>
      <w:r>
        <w:rPr>
          <w:i/>
        </w:rPr>
        <w:t xml:space="preserve">Rubus </w:t>
      </w:r>
      <w:r w:rsidRPr="00904BB3">
        <w:rPr>
          <w:i/>
        </w:rPr>
        <w:t>armeniacus</w:t>
      </w:r>
      <w:r w:rsidR="00C87135">
        <w:t xml:space="preserve"> </w:t>
      </w:r>
      <w:proofErr w:type="spellStart"/>
      <w:r w:rsidR="00C87135">
        <w:t>Focke</w:t>
      </w:r>
      <w:proofErr w:type="spellEnd"/>
      <w:r>
        <w:t>)</w:t>
      </w:r>
      <w:r w:rsidR="0058125F">
        <w:t>; these plots from 1979</w:t>
      </w:r>
      <w:r w:rsidR="00883BFA">
        <w:t xml:space="preserve"> were not surveyed in 1999, and</w:t>
      </w:r>
      <w:r w:rsidR="0058125F">
        <w:t xml:space="preserve"> are not included in the present analyses</w:t>
      </w:r>
      <w:r>
        <w:t>. An additional 18</w:t>
      </w:r>
      <w:r w:rsidR="00602041">
        <w:t xml:space="preserve"> </w:t>
      </w:r>
      <w:r>
        <w:t xml:space="preserve">plots </w:t>
      </w:r>
      <w:r w:rsidR="001B70A0">
        <w:t xml:space="preserve">surveyed in 1979 and 1999 </w:t>
      </w:r>
      <w:r>
        <w:t xml:space="preserve">were </w:t>
      </w:r>
      <w:r w:rsidR="005105F8">
        <w:t xml:space="preserve">also </w:t>
      </w:r>
      <w:r w:rsidR="0058125F">
        <w:t>omitted</w:t>
      </w:r>
      <w:r>
        <w:t xml:space="preserve"> in 2019 </w:t>
      </w:r>
      <w:r w:rsidR="005105F8">
        <w:t>because of</w:t>
      </w:r>
      <w:r>
        <w:t xml:space="preserve"> overgrowth of riparian fringe</w:t>
      </w:r>
      <w:r w:rsidR="000D215B">
        <w:t>,</w:t>
      </w:r>
      <w:r>
        <w:t xml:space="preserve"> widening of tidal channels, or </w:t>
      </w:r>
      <w:r w:rsidR="000D215B">
        <w:t>variation in transect placement</w:t>
      </w:r>
      <w:r w:rsidR="00827E44">
        <w:t xml:space="preserve"> (</w:t>
      </w:r>
      <w:r w:rsidR="000359C2">
        <w:rPr>
          <w:noProof/>
        </w:rPr>
        <w:fldChar w:fldCharType="begin"/>
      </w:r>
      <w:r w:rsidR="000359C2">
        <w:instrText xml:space="preserve"> REF _Ref104553838 \h </w:instrText>
      </w:r>
      <w:r w:rsidR="000359C2">
        <w:rPr>
          <w:noProof/>
        </w:rPr>
      </w:r>
      <w:r w:rsidR="000359C2">
        <w:rPr>
          <w:noProof/>
        </w:rPr>
        <w:fldChar w:fldCharType="end"/>
      </w:r>
      <w:r w:rsidR="00EF29DE">
        <w:rPr>
          <w:noProof/>
        </w:rPr>
        <w:t>Fig. 1, Table S1</w:t>
      </w:r>
      <w:r w:rsidR="00827E44" w:rsidRPr="007D52A9">
        <w:t>)</w:t>
      </w:r>
      <w:r w:rsidRPr="007D52A9">
        <w:t>.</w:t>
      </w:r>
      <w:r w:rsidR="00D4425C" w:rsidRPr="007D52A9">
        <w:t xml:space="preserve"> De</w:t>
      </w:r>
      <w:r w:rsidR="00D4425C">
        <w:t xml:space="preserve">spite these decisions to exclude plots, </w:t>
      </w:r>
      <w:r w:rsidR="00D4425C" w:rsidRPr="00E03D57">
        <w:rPr>
          <w:rFonts w:ascii="Calibri" w:hAnsi="Calibri" w:cs="Calibri"/>
          <w:szCs w:val="24"/>
        </w:rPr>
        <w:t>Kopecký &amp; Macek</w:t>
      </w:r>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w:t>
      </w:r>
      <w:r w:rsidR="00D4425C">
        <w:lastRenderedPageBreak/>
        <w:t xml:space="preserve">demonstrated that uncertainty of plot location does not produce unreliable evidence of plant community changes on decadal timescales. </w:t>
      </w:r>
    </w:p>
    <w:p w14:paraId="2E36860F" w14:textId="0D52F198" w:rsidR="00035204" w:rsidRDefault="00035204" w:rsidP="000E32F2">
      <w:pPr>
        <w:ind w:firstLine="720"/>
      </w:pPr>
    </w:p>
    <w:p w14:paraId="2010C532" w14:textId="4F42A9AC" w:rsidR="003969AA" w:rsidRDefault="000A497A" w:rsidP="003969AA">
      <w:pPr>
        <w:pStyle w:val="NoSpacing"/>
        <w:ind w:firstLine="720"/>
      </w:pPr>
      <w:r>
        <w:t xml:space="preserve"> </w:t>
      </w:r>
    </w:p>
    <w:p w14:paraId="103BF06E" w14:textId="77777777" w:rsidR="003969AA" w:rsidRDefault="003969AA" w:rsidP="003969AA">
      <w:pPr>
        <w:pStyle w:val="NoSpacing"/>
        <w:ind w:firstLine="720"/>
      </w:pPr>
    </w:p>
    <w:p w14:paraId="12088E45" w14:textId="6DFF8399" w:rsidR="00D4425C" w:rsidRDefault="00C40AED" w:rsidP="000E32F2">
      <w:pPr>
        <w:pStyle w:val="NoSpacing"/>
        <w:ind w:firstLine="720"/>
      </w:pPr>
      <w:r>
        <w:t>A</w:t>
      </w:r>
      <w:r w:rsidR="007E4150">
        <w:t xml:space="preserve">long each transect, </w:t>
      </w:r>
      <w:r w:rsidR="00660428">
        <w:t xml:space="preserve">we noted patchy </w:t>
      </w:r>
      <w:r w:rsidR="00F02957">
        <w:t xml:space="preserve">species </w:t>
      </w:r>
      <w:r w:rsidR="00660428">
        <w:t xml:space="preserve">assemblages dominated by one or two species. We defined ‘dominance’ as a species having </w:t>
      </w:r>
      <w:r w:rsidR="00A11360">
        <w:t>more than</w:t>
      </w:r>
      <w:r w:rsidR="00660428">
        <w:t xml:space="preserve"> 50% cover within the </w:t>
      </w:r>
      <w:r w:rsidR="005624D1">
        <w:t>patch</w:t>
      </w:r>
      <w:r w:rsidR="00F02957">
        <w:t>y assemblage</w:t>
      </w:r>
      <w:r w:rsidR="009F574B">
        <w:t xml:space="preserve"> (Fig. 1F)</w:t>
      </w:r>
      <w:r w:rsidR="00660428">
        <w:t>.</w:t>
      </w:r>
      <w:r w:rsidR="005624D1">
        <w:t xml:space="preserve"> </w:t>
      </w:r>
      <w:r w:rsidR="00B7682B">
        <w:t xml:space="preserve">If patches extended along more than 10 m of transect length, or no dominant species could be </w:t>
      </w:r>
      <w:r w:rsidR="00F50B13">
        <w:t>determined, we sampled every 10 m of transect length</w:t>
      </w:r>
      <w:r w:rsidR="00062BA9">
        <w:t>; we did not consider patches adjacent to the transect</w:t>
      </w:r>
      <w:r w:rsidR="00F50B13">
        <w:t xml:space="preserve">. </w:t>
      </w:r>
      <w:r w:rsidR="00062BA9">
        <w:t>W</w:t>
      </w:r>
      <w:r w:rsidR="00F02957">
        <w:t>e placed a 1 m</w:t>
      </w:r>
      <w:r w:rsidR="00F02957" w:rsidRPr="00626BFD">
        <w:rPr>
          <w:vertAlign w:val="superscript"/>
        </w:rPr>
        <w:t>2</w:t>
      </w:r>
      <w:r w:rsidR="00F02957">
        <w:t xml:space="preserve"> </w:t>
      </w:r>
      <w:r w:rsidR="008B255A">
        <w:t>plot</w:t>
      </w:r>
      <w:r w:rsidR="00F02957">
        <w:t xml:space="preserve"> centered over the transect to survey species composition and cover abundance</w:t>
      </w:r>
      <w:r w:rsidR="00062BA9">
        <w:t xml:space="preserve"> within the center of the </w:t>
      </w:r>
      <w:r w:rsidR="006B0258">
        <w:t>species-dominated patch, or every 10 m of transect length, whichever distance was shorter</w:t>
      </w:r>
      <w:r w:rsidR="002F5F88">
        <w:t xml:space="preserve"> (</w:t>
      </w:r>
      <w:r w:rsidR="00EF29DE">
        <w:rPr>
          <w:noProof/>
        </w:rPr>
        <w:t>Fig. 1</w:t>
      </w:r>
      <w:r w:rsidR="002F5F88">
        <w:t>E</w:t>
      </w:r>
      <w:r w:rsidR="002F5F88" w:rsidRPr="007D52A9">
        <w:t>)</w:t>
      </w:r>
      <w:r w:rsidR="006B0258">
        <w:t xml:space="preserve">. </w:t>
      </w:r>
      <w:r w:rsidR="00CC29B1">
        <w:t>No patches were so small that the 1 m</w:t>
      </w:r>
      <w:r w:rsidR="00CC29B1">
        <w:rPr>
          <w:vertAlign w:val="superscript"/>
        </w:rPr>
        <w:t>2</w:t>
      </w:r>
      <w:r w:rsidR="00CC29B1">
        <w:t xml:space="preserve"> plot was less than 1 m from the boundary of the next patch. </w:t>
      </w:r>
      <w:r w:rsidR="006B0258">
        <w:t>To record species compositional abundance, we identified all species</w:t>
      </w:r>
      <w:r w:rsidR="00127FC1">
        <w:t xml:space="preserve"> with </w:t>
      </w:r>
      <w:r w:rsidR="00127FC1">
        <w:rPr>
          <w:u w:val="single"/>
        </w:rPr>
        <w:t>&gt;</w:t>
      </w:r>
      <w:r w:rsidR="00127FC1">
        <w:t xml:space="preserve"> 50% </w:t>
      </w:r>
      <w:ins w:id="95" w:author="Gary" w:date="2023-01-09T15:32:00Z">
        <w:r w:rsidR="00B82CBB">
          <w:t>of</w:t>
        </w:r>
        <w:r w:rsidR="00C51284">
          <w:t xml:space="preserve"> </w:t>
        </w:r>
      </w:ins>
      <w:r w:rsidR="00127FC1">
        <w:t>their</w:t>
      </w:r>
      <w:r w:rsidR="002B234B">
        <w:t xml:space="preserve"> foliage-producing</w:t>
      </w:r>
      <w:r w:rsidR="00127FC1">
        <w:t xml:space="preserve"> basal stems</w:t>
      </w:r>
      <w:r w:rsidR="006B0258">
        <w:t xml:space="preserve"> </w:t>
      </w:r>
      <w:del w:id="96" w:author="Gary" w:date="2023-01-09T15:32:00Z">
        <w:r w:rsidR="002B234B" w:rsidDel="00C51284">
          <w:delText>were</w:delText>
        </w:r>
        <w:r w:rsidR="00C0334F" w:rsidDel="00C51284">
          <w:delText xml:space="preserve"> </w:delText>
        </w:r>
      </w:del>
      <w:r w:rsidR="006B0258">
        <w:t xml:space="preserve">within </w:t>
      </w:r>
      <w:r w:rsidR="00CC29B1">
        <w:t>the plot</w:t>
      </w:r>
      <w:r w:rsidR="002B234B">
        <w:t xml:space="preserve"> boundary</w:t>
      </w:r>
      <w:r w:rsidR="00C0334F">
        <w:t xml:space="preserve">; overhanging </w:t>
      </w:r>
      <w:r w:rsidR="002B234B">
        <w:t xml:space="preserve">foliage from basal stems outside the plot </w:t>
      </w:r>
      <w:r w:rsidR="00C0334F">
        <w:t>were not considered.</w:t>
      </w:r>
      <w:r w:rsidR="00D131BF">
        <w:t xml:space="preserve"> For clonally reproducing species</w:t>
      </w:r>
      <w:r w:rsidR="00A3674B">
        <w:t xml:space="preserve"> (e.g., </w:t>
      </w:r>
      <w:r w:rsidR="00A3674B">
        <w:rPr>
          <w:i/>
        </w:rPr>
        <w:t>Juncus balticus</w:t>
      </w:r>
      <w:r w:rsidR="00A3674B">
        <w:t>)</w:t>
      </w:r>
      <w:r w:rsidR="00D131BF">
        <w:t>, we did not attempt to</w:t>
      </w:r>
      <w:r w:rsidR="00A65F91">
        <w:t xml:space="preserve"> distinguish stems or ramets from </w:t>
      </w:r>
      <w:r w:rsidR="00A3674B">
        <w:t>whole</w:t>
      </w:r>
      <w:r w:rsidR="00A65F91">
        <w:t xml:space="preserve"> </w:t>
      </w:r>
      <w:r w:rsidR="00A3674B">
        <w:t>plants.</w:t>
      </w:r>
      <w:r w:rsidR="00C0334F">
        <w:t xml:space="preserve"> </w:t>
      </w:r>
      <w:r w:rsidR="00587A56">
        <w:t>Aerial plot</w:t>
      </w:r>
      <w:r w:rsidR="00D4425C">
        <w:t xml:space="preserve"> cover was estimated </w:t>
      </w:r>
      <w:r w:rsidR="00576443">
        <w:t xml:space="preserve">by </w:t>
      </w:r>
      <w:r w:rsidR="00500E4E">
        <w:t xml:space="preserve">modified </w:t>
      </w:r>
      <w:r w:rsidR="00576443">
        <w:t>Braun-Blanquet cover</w:t>
      </w:r>
      <w:r w:rsidR="00D4425C">
        <w:t xml:space="preserve"> </w:t>
      </w:r>
      <w:r w:rsidR="00500E4E">
        <w:t>classes</w:t>
      </w:r>
      <w:r w:rsidR="00D4425C">
        <w:t xml:space="preserve"> </w:t>
      </w:r>
      <w:r w:rsidR="00E27E36">
        <w:t>[0 = (</w:t>
      </w:r>
      <w:r w:rsidR="00B51030">
        <w:t>0</w:t>
      </w:r>
      <w:r w:rsidR="00FF352B">
        <w:t>%</w:t>
      </w:r>
      <w:r w:rsidR="00E27E36">
        <w:t>)</w:t>
      </w:r>
      <w:r w:rsidR="00B51030">
        <w:t>,</w:t>
      </w:r>
      <w:r w:rsidR="00E27E36">
        <w:t xml:space="preserve"> 1 = (</w:t>
      </w:r>
      <w:r w:rsidR="00D4425C">
        <w:t>&lt; 25%</w:t>
      </w:r>
      <w:r w:rsidR="00E27E36">
        <w:t>)</w:t>
      </w:r>
      <w:r w:rsidR="00D4425C">
        <w:t>,</w:t>
      </w:r>
      <w:r w:rsidR="00E27E36">
        <w:t xml:space="preserve"> 2 = (</w:t>
      </w:r>
      <w:r w:rsidR="00D4425C">
        <w:t>25-50%</w:t>
      </w:r>
      <w:r w:rsidR="00E27E36">
        <w:t>)</w:t>
      </w:r>
      <w:r w:rsidR="00D4425C">
        <w:t xml:space="preserve">, </w:t>
      </w:r>
      <w:r w:rsidR="001A1881">
        <w:t>3 = (</w:t>
      </w:r>
      <w:r w:rsidR="00D4425C">
        <w:t>50-75%</w:t>
      </w:r>
      <w:r w:rsidR="001A1881">
        <w:t>)</w:t>
      </w:r>
      <w:r w:rsidR="00D4425C">
        <w:t>, and</w:t>
      </w:r>
      <w:r w:rsidR="00E27E36">
        <w:t xml:space="preserve"> 4 = (</w:t>
      </w:r>
      <w:r w:rsidR="00D4425C">
        <w:t>&gt; 75%)</w:t>
      </w:r>
      <w:r w:rsidR="00E27E36">
        <w:t>]</w:t>
      </w:r>
      <w:r w:rsidR="00D4425C">
        <w:t>.</w:t>
      </w:r>
    </w:p>
    <w:p w14:paraId="22866597" w14:textId="77777777" w:rsidR="00127FC1" w:rsidRDefault="00127FC1" w:rsidP="000E32F2">
      <w:pPr>
        <w:pStyle w:val="NoSpacing"/>
      </w:pPr>
    </w:p>
    <w:p w14:paraId="7F0B508F" w14:textId="77777777" w:rsidR="00B40842" w:rsidRDefault="00B40842" w:rsidP="00B40842">
      <w:pPr>
        <w:pStyle w:val="Heading3"/>
      </w:pPr>
      <w:r>
        <w:t>Taxonomy</w:t>
      </w:r>
    </w:p>
    <w:p w14:paraId="294F4C93" w14:textId="2B9E2456" w:rsidR="00485A40" w:rsidRDefault="00AA2D34" w:rsidP="005F7C5D">
      <w:pPr>
        <w:ind w:firstLine="720"/>
      </w:pPr>
      <w:r>
        <w:t>For all sampling years, o</w:t>
      </w:r>
      <w:r w:rsidR="00B40842">
        <w:t>bservation of vascular plant species was conducted in</w:t>
      </w:r>
      <w:r>
        <w:t xml:space="preserve"> early summer w</w:t>
      </w:r>
      <w:r w:rsidR="00470252">
        <w:t>hen species are identifiable by sexual reproductive traits, but before senescence</w:t>
      </w:r>
      <w:r w:rsidR="00B40842">
        <w:t xml:space="preserve"> (approx. June</w:t>
      </w:r>
      <w:r w:rsidR="00127FC1">
        <w:t xml:space="preserve"> </w:t>
      </w:r>
      <w:r w:rsidR="00B3200B">
        <w:t>–</w:t>
      </w:r>
      <w:r w:rsidR="00127FC1">
        <w:t xml:space="preserve"> </w:t>
      </w:r>
      <w:r w:rsidR="00B40842">
        <w:t xml:space="preserve">July). In all datasets, most plants were identified to species according to Hitchcock &amp; Cronquist </w:t>
      </w:r>
      <w:r w:rsidR="00B40842">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rsidR="00B40842">
        <w:fldChar w:fldCharType="separate"/>
      </w:r>
      <w:r w:rsidR="00B40842" w:rsidRPr="00F06652">
        <w:rPr>
          <w:rFonts w:ascii="Calibri" w:hAnsi="Calibri" w:cs="Calibri"/>
        </w:rPr>
        <w:t>(1973)</w:t>
      </w:r>
      <w:r w:rsidR="00B40842">
        <w:fldChar w:fldCharType="end"/>
      </w:r>
      <w:r w:rsidR="00B40842">
        <w:t xml:space="preserve">, although a few were identified at higher taxonomic </w:t>
      </w:r>
      <w:r w:rsidR="00B40842" w:rsidRPr="002866B1">
        <w:t>levels</w:t>
      </w:r>
      <w:r w:rsidR="00B40842">
        <w:t xml:space="preserve"> due to insufficient identifying characteristics</w:t>
      </w:r>
      <w:r w:rsidR="00B40842" w:rsidRPr="002866B1">
        <w:t xml:space="preserve"> (n</w:t>
      </w:r>
      <w:r w:rsidR="00B40842">
        <w:t xml:space="preserve"> </w:t>
      </w:r>
      <w:r w:rsidR="00B40842" w:rsidRPr="002866B1">
        <w:t>=</w:t>
      </w:r>
      <w:r w:rsidR="00B40842">
        <w:t xml:space="preserve"> </w:t>
      </w:r>
      <w:r w:rsidR="00B40842" w:rsidRPr="002866B1">
        <w:t>6 to</w:t>
      </w:r>
      <w:r w:rsidR="00B40842">
        <w:t xml:space="preserve"> genus, n = 2 to Family; see</w:t>
      </w:r>
      <w:r w:rsidR="00737167">
        <w:t xml:space="preserve"> </w:t>
      </w:r>
      <w:r w:rsidR="002B2C64">
        <w:t>Table S7)</w:t>
      </w:r>
      <w:r w:rsidR="00B40842" w:rsidRPr="00E90CBE">
        <w:t>.</w:t>
      </w:r>
      <w:r w:rsidR="00B40842">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47B2C">
        <w:t>For example, i</w:t>
      </w:r>
      <w:r w:rsidR="00B40842">
        <w:t xml:space="preserve">n the instance of </w:t>
      </w:r>
      <w:r w:rsidR="00B40842">
        <w:rPr>
          <w:i/>
        </w:rPr>
        <w:t>Agrostis</w:t>
      </w:r>
      <w:r w:rsidR="00B40842">
        <w:t xml:space="preserve"> species, </w:t>
      </w:r>
      <w:r w:rsidR="00547B2C">
        <w:t>we assumed</w:t>
      </w:r>
      <w:r w:rsidR="00B40842">
        <w:t xml:space="preserve"> </w:t>
      </w:r>
      <w:r w:rsidR="00B40842">
        <w:rPr>
          <w:i/>
        </w:rPr>
        <w:t>Agrostis alba</w:t>
      </w:r>
      <w:r w:rsidR="00B40842">
        <w:t xml:space="preserve"> </w:t>
      </w:r>
      <w:r w:rsidR="004F551A">
        <w:t xml:space="preserve">L. </w:t>
      </w:r>
      <w:r w:rsidR="00B40842">
        <w:t xml:space="preserve">identified in 1979 and 1999 </w:t>
      </w:r>
      <w:r w:rsidR="00547B2C">
        <w:t>was synonymous</w:t>
      </w:r>
      <w:r w:rsidR="00B40842">
        <w:t xml:space="preserve"> </w:t>
      </w:r>
      <w:r w:rsidR="00547B2C">
        <w:t xml:space="preserve">with </w:t>
      </w:r>
      <w:r w:rsidR="00B40842">
        <w:rPr>
          <w:i/>
        </w:rPr>
        <w:t>Agrostis stolonifera</w:t>
      </w:r>
      <w:r w:rsidR="00B40842">
        <w:t xml:space="preserve"> </w:t>
      </w:r>
      <w:r w:rsidR="00547B2C">
        <w:t xml:space="preserve">L. </w:t>
      </w:r>
      <w:r w:rsidR="00B40842">
        <w:t xml:space="preserve">in 2019. </w:t>
      </w:r>
      <w:r w:rsidR="00F9346F">
        <w:t xml:space="preserve">All species and their synonymous nomenclature from prior data collection years are available in Supplemental </w:t>
      </w:r>
      <w:r w:rsidR="002B2C64">
        <w:t>Table S7</w:t>
      </w:r>
      <w:r w:rsidR="00F9346F">
        <w:t xml:space="preserve">. </w:t>
      </w:r>
    </w:p>
    <w:p w14:paraId="3BFEE0A2" w14:textId="6DCE26EE" w:rsidR="00D03FB7" w:rsidRDefault="00D03FB7" w:rsidP="005F7C5D">
      <w:pPr>
        <w:pStyle w:val="Heading2"/>
      </w:pPr>
      <w:r>
        <w:t xml:space="preserve">Analyses </w:t>
      </w:r>
    </w:p>
    <w:p w14:paraId="2CE0BC7B" w14:textId="11E8927B" w:rsidR="004B1258" w:rsidRPr="000E32F2" w:rsidRDefault="009452F6" w:rsidP="007B0287">
      <w:pPr>
        <w:pStyle w:val="Caption"/>
        <w:ind w:firstLine="720"/>
        <w:rPr>
          <w:i w:val="0"/>
          <w:iCs w:val="0"/>
          <w:color w:val="auto"/>
          <w:sz w:val="22"/>
          <w:szCs w:val="22"/>
        </w:rPr>
        <w:sectPr w:rsidR="004B1258" w:rsidRPr="000E32F2" w:rsidSect="007D52A9">
          <w:headerReference w:type="default" r:id="rId18"/>
          <w:footerReference w:type="default" r:id="rId19"/>
          <w:pgSz w:w="12240" w:h="15840"/>
          <w:pgMar w:top="1080" w:right="1080" w:bottom="1080" w:left="1080" w:header="720" w:footer="720" w:gutter="0"/>
          <w:lnNumType w:countBy="1" w:restart="continuous"/>
          <w:cols w:space="720"/>
          <w:titlePg/>
          <w:docGrid w:linePitch="360"/>
        </w:sectPr>
      </w:pPr>
      <w:r>
        <w:rPr>
          <w:i w:val="0"/>
          <w:iCs w:val="0"/>
          <w:color w:val="auto"/>
          <w:sz w:val="22"/>
          <w:szCs w:val="22"/>
        </w:rPr>
        <w:t xml:space="preserve">All analyses were performed in R v. </w:t>
      </w:r>
      <w:r w:rsidR="002753AC">
        <w:rPr>
          <w:i w:val="0"/>
          <w:iCs w:val="0"/>
          <w:color w:val="auto"/>
          <w:sz w:val="22"/>
          <w:szCs w:val="22"/>
        </w:rPr>
        <w:t xml:space="preserve">4.2.1. </w:t>
      </w:r>
      <w:r w:rsidR="008B2DA0">
        <w:rPr>
          <w:i w:val="0"/>
          <w:iCs w:val="0"/>
          <w:color w:val="auto"/>
          <w:sz w:val="22"/>
          <w:szCs w:val="22"/>
        </w:rPr>
        <w:t>We performed cluster analysis on species compositional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del w:id="97" w:author="Gary" w:date="2023-01-10T13:42:00Z">
        <w:r w:rsidR="00A30A7A" w:rsidDel="00750F10">
          <w:rPr>
            <w:i w:val="0"/>
            <w:iCs w:val="0"/>
            <w:color w:val="auto"/>
            <w:sz w:val="22"/>
            <w:szCs w:val="22"/>
          </w:rPr>
          <w:delText xml:space="preserve">Because </w:delText>
        </w:r>
      </w:del>
      <w:del w:id="98" w:author="Gary" w:date="2023-01-10T13:32:00Z">
        <w:r w:rsidR="00A30A7A" w:rsidDel="00A65322">
          <w:rPr>
            <w:i w:val="0"/>
            <w:iCs w:val="0"/>
            <w:color w:val="auto"/>
            <w:sz w:val="22"/>
            <w:szCs w:val="22"/>
          </w:rPr>
          <w:delText>m</w:delText>
        </w:r>
        <w:r w:rsidR="003B5A38" w:rsidDel="00A65322">
          <w:rPr>
            <w:i w:val="0"/>
            <w:iCs w:val="0"/>
            <w:color w:val="auto"/>
            <w:sz w:val="22"/>
            <w:szCs w:val="22"/>
          </w:rPr>
          <w:delText xml:space="preserve">odern computational power </w:delText>
        </w:r>
        <w:r w:rsidR="00A30A7A" w:rsidDel="00A65322">
          <w:rPr>
            <w:i w:val="0"/>
            <w:iCs w:val="0"/>
            <w:color w:val="auto"/>
            <w:sz w:val="22"/>
            <w:szCs w:val="22"/>
          </w:rPr>
          <w:delText xml:space="preserve">such as </w:delText>
        </w:r>
      </w:del>
      <w:del w:id="99" w:author="Gary" w:date="2023-01-10T13:42:00Z">
        <w:r w:rsidR="00BB79E4" w:rsidDel="00750F10">
          <w:rPr>
            <w:i w:val="0"/>
            <w:iCs w:val="0"/>
            <w:color w:val="auto"/>
            <w:sz w:val="22"/>
            <w:szCs w:val="22"/>
          </w:rPr>
          <w:delText xml:space="preserve">Bray-Curtis </w:delText>
        </w:r>
        <w:r w:rsidR="00A30A7A" w:rsidDel="00750F10">
          <w:rPr>
            <w:i w:val="0"/>
            <w:iCs w:val="0"/>
            <w:color w:val="auto"/>
            <w:sz w:val="22"/>
            <w:szCs w:val="22"/>
          </w:rPr>
          <w:delText xml:space="preserve">dissimilarity </w:delText>
        </w:r>
        <w:r w:rsidR="00BB79E4" w:rsidDel="00750F10">
          <w:rPr>
            <w:i w:val="0"/>
            <w:iCs w:val="0"/>
            <w:color w:val="auto"/>
            <w:sz w:val="22"/>
            <w:szCs w:val="22"/>
          </w:rPr>
          <w:delText xml:space="preserve">accounts for </w:delText>
        </w:r>
        <w:r w:rsidR="00BB79E4" w:rsidRPr="00DC704D" w:rsidDel="00750F10">
          <w:rPr>
            <w:i w:val="0"/>
            <w:iCs w:val="0"/>
            <w:color w:val="auto"/>
            <w:sz w:val="22"/>
            <w:szCs w:val="22"/>
          </w:rPr>
          <w:delText>species identity and is less sensitive to species absence</w:delText>
        </w:r>
      </w:del>
      <w:ins w:id="100" w:author="Gary" w:date="2023-01-10T13:43:00Z">
        <w:r w:rsidR="00750F10">
          <w:rPr>
            <w:i w:val="0"/>
            <w:iCs w:val="0"/>
            <w:color w:val="auto"/>
            <w:sz w:val="22"/>
            <w:szCs w:val="22"/>
          </w:rPr>
          <w:t>Following</w:t>
        </w:r>
      </w:ins>
      <w:r w:rsidR="00BB79E4" w:rsidRPr="00DC704D">
        <w:rPr>
          <w:i w:val="0"/>
          <w:iCs w:val="0"/>
          <w:color w:val="auto"/>
          <w:sz w:val="22"/>
          <w:szCs w:val="22"/>
        </w:rPr>
        <w:t xml:space="preserve"> </w:t>
      </w:r>
      <w:r w:rsidR="00BB79E4" w:rsidRPr="00DC704D">
        <w:rPr>
          <w:i w:val="0"/>
          <w:iCs w:val="0"/>
          <w:color w:val="auto"/>
          <w:sz w:val="22"/>
          <w:szCs w:val="22"/>
        </w:rPr>
        <w:fldChar w:fldCharType="begin"/>
      </w:r>
      <w:r w:rsidR="00BB79E4"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BB79E4" w:rsidRPr="00DC704D">
        <w:rPr>
          <w:i w:val="0"/>
          <w:iCs w:val="0"/>
          <w:color w:val="auto"/>
          <w:sz w:val="22"/>
          <w:szCs w:val="22"/>
        </w:rPr>
        <w:fldChar w:fldCharType="separate"/>
      </w:r>
      <w:r w:rsidR="00BB79E4" w:rsidRPr="008A50C9">
        <w:rPr>
          <w:i w:val="0"/>
          <w:iCs w:val="0"/>
          <w:color w:val="auto"/>
          <w:sz w:val="22"/>
          <w:szCs w:val="22"/>
        </w:rPr>
        <w:t>(Legendre &amp; Legendre, 2012)</w:t>
      </w:r>
      <w:r w:rsidR="00BB79E4" w:rsidRPr="00DC704D">
        <w:rPr>
          <w:i w:val="0"/>
          <w:iCs w:val="0"/>
          <w:color w:val="auto"/>
          <w:sz w:val="22"/>
          <w:szCs w:val="22"/>
        </w:rPr>
        <w:fldChar w:fldCharType="end"/>
      </w:r>
      <w:r w:rsidR="00BB79E4">
        <w:rPr>
          <w:i w:val="0"/>
          <w:iCs w:val="0"/>
          <w:color w:val="auto"/>
          <w:sz w:val="22"/>
          <w:szCs w:val="22"/>
        </w:rPr>
        <w:t xml:space="preserve">, we </w:t>
      </w:r>
      <w:ins w:id="101" w:author="Gary" w:date="2023-01-10T13:43:00Z">
        <w:r w:rsidR="00750F10">
          <w:rPr>
            <w:i w:val="0"/>
            <w:iCs w:val="0"/>
            <w:color w:val="auto"/>
            <w:sz w:val="22"/>
            <w:szCs w:val="22"/>
          </w:rPr>
          <w:t>also performed</w:t>
        </w:r>
      </w:ins>
      <w:del w:id="102" w:author="Gary" w:date="2023-01-10T13:43:00Z">
        <w:r w:rsidR="00BB79E4" w:rsidDel="00750F10">
          <w:rPr>
            <w:i w:val="0"/>
            <w:iCs w:val="0"/>
            <w:color w:val="auto"/>
            <w:sz w:val="22"/>
            <w:szCs w:val="22"/>
          </w:rPr>
          <w:delText>compared our</w:delText>
        </w:r>
      </w:del>
      <w:r w:rsidR="001C0365">
        <w:rPr>
          <w:i w:val="0"/>
          <w:iCs w:val="0"/>
          <w:color w:val="auto"/>
          <w:sz w:val="22"/>
          <w:szCs w:val="22"/>
        </w:rPr>
        <w:t xml:space="preserve"> cluster analysis</w:t>
      </w:r>
      <w:r w:rsidR="00BB79E4">
        <w:rPr>
          <w:i w:val="0"/>
          <w:iCs w:val="0"/>
          <w:color w:val="auto"/>
          <w:sz w:val="22"/>
          <w:szCs w:val="22"/>
        </w:rPr>
        <w:t xml:space="preserve"> </w:t>
      </w:r>
      <w:del w:id="103" w:author="Gary" w:date="2023-01-10T13:43:00Z">
        <w:r w:rsidR="00BB79E4" w:rsidDel="00750F10">
          <w:rPr>
            <w:i w:val="0"/>
            <w:iCs w:val="0"/>
            <w:color w:val="auto"/>
            <w:sz w:val="22"/>
            <w:szCs w:val="22"/>
          </w:rPr>
          <w:delText xml:space="preserve">results using Euclidean distance to </w:delText>
        </w:r>
        <w:r w:rsidR="001C0365" w:rsidDel="00750F10">
          <w:rPr>
            <w:i w:val="0"/>
            <w:iCs w:val="0"/>
            <w:color w:val="auto"/>
            <w:sz w:val="22"/>
            <w:szCs w:val="22"/>
          </w:rPr>
          <w:delText>o</w:delText>
        </w:r>
      </w:del>
      <w:del w:id="104" w:author="Gary" w:date="2023-01-10T13:44:00Z">
        <w:r w:rsidR="001C0365" w:rsidDel="00750F10">
          <w:rPr>
            <w:i w:val="0"/>
            <w:iCs w:val="0"/>
            <w:color w:val="auto"/>
            <w:sz w:val="22"/>
            <w:szCs w:val="22"/>
          </w:rPr>
          <w:delText>ne</w:delText>
        </w:r>
      </w:del>
      <w:r w:rsidR="001C0365">
        <w:rPr>
          <w:i w:val="0"/>
          <w:iCs w:val="0"/>
          <w:color w:val="auto"/>
          <w:sz w:val="22"/>
          <w:szCs w:val="22"/>
        </w:rPr>
        <w:t xml:space="preserve"> using Bray-Curtis</w:t>
      </w:r>
      <w:ins w:id="105" w:author="Gary" w:date="2023-01-10T13:44:00Z">
        <w:r w:rsidR="00750F10">
          <w:rPr>
            <w:i w:val="0"/>
            <w:iCs w:val="0"/>
            <w:color w:val="auto"/>
            <w:sz w:val="22"/>
            <w:szCs w:val="22"/>
          </w:rPr>
          <w:t xml:space="preserve"> dissimilarity</w:t>
        </w:r>
      </w:ins>
      <w:ins w:id="106" w:author="Gary" w:date="2023-01-10T14:46:00Z">
        <w:r w:rsidR="00694E8A">
          <w:rPr>
            <w:i w:val="0"/>
            <w:iCs w:val="0"/>
            <w:color w:val="auto"/>
            <w:sz w:val="22"/>
            <w:szCs w:val="22"/>
          </w:rPr>
          <w:t xml:space="preserve"> </w:t>
        </w:r>
      </w:ins>
      <w:ins w:id="107" w:author="Gary" w:date="2023-01-10T15:19:00Z">
        <w:r w:rsidR="000A283C">
          <w:rPr>
            <w:i w:val="0"/>
            <w:iCs w:val="0"/>
            <w:color w:val="auto"/>
            <w:sz w:val="22"/>
            <w:szCs w:val="22"/>
          </w:rPr>
          <w:t>to compare with Euclidean distance</w:t>
        </w:r>
      </w:ins>
      <w:del w:id="108" w:author="Gary" w:date="2023-01-10T13:44:00Z">
        <w:r w:rsidR="001C0365" w:rsidDel="00750F10">
          <w:rPr>
            <w:i w:val="0"/>
            <w:iCs w:val="0"/>
            <w:color w:val="auto"/>
            <w:sz w:val="22"/>
            <w:szCs w:val="22"/>
          </w:rPr>
          <w:delText>,</w:delText>
        </w:r>
      </w:del>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ins w:id="109" w:author="Gary" w:date="2023-01-10T13:45:00Z">
        <w:r w:rsidR="00750F10">
          <w:rPr>
            <w:i w:val="0"/>
            <w:iCs w:val="0"/>
            <w:color w:val="auto"/>
            <w:sz w:val="22"/>
            <w:szCs w:val="22"/>
          </w:rPr>
          <w:t xml:space="preserve"> </w:t>
        </w:r>
      </w:ins>
      <w:ins w:id="110" w:author="Gary" w:date="2023-01-10T15:20:00Z">
        <w:r w:rsidR="000A283C">
          <w:rPr>
            <w:i w:val="0"/>
            <w:iCs w:val="0"/>
            <w:color w:val="auto"/>
            <w:sz w:val="22"/>
            <w:szCs w:val="22"/>
          </w:rPr>
          <w:t xml:space="preserve">in </w:t>
        </w:r>
      </w:ins>
      <w:ins w:id="111" w:author="Gary" w:date="2023-01-10T13:45:00Z">
        <w:r w:rsidR="00750F10">
          <w:rPr>
            <w:i w:val="0"/>
            <w:iCs w:val="0"/>
            <w:color w:val="auto"/>
            <w:sz w:val="22"/>
            <w:szCs w:val="22"/>
          </w:rPr>
          <w:t xml:space="preserve">results </w:t>
        </w:r>
      </w:ins>
      <w:ins w:id="112" w:author="Gary" w:date="2023-01-10T15:20:00Z">
        <w:r w:rsidR="000A283C">
          <w:rPr>
            <w:i w:val="0"/>
            <w:iCs w:val="0"/>
            <w:color w:val="auto"/>
            <w:sz w:val="22"/>
            <w:szCs w:val="22"/>
          </w:rPr>
          <w:t xml:space="preserve">from the two </w:t>
        </w:r>
      </w:ins>
      <w:ins w:id="113" w:author="Gary" w:date="2023-01-10T15:21:00Z">
        <w:r w:rsidR="000A283C">
          <w:rPr>
            <w:i w:val="0"/>
            <w:iCs w:val="0"/>
            <w:color w:val="auto"/>
            <w:sz w:val="22"/>
            <w:szCs w:val="22"/>
          </w:rPr>
          <w:t xml:space="preserve">distance </w:t>
        </w:r>
      </w:ins>
      <w:ins w:id="114" w:author="Gary" w:date="2023-01-10T15:20:00Z">
        <w:r w:rsidR="000A283C">
          <w:rPr>
            <w:i w:val="0"/>
            <w:iCs w:val="0"/>
            <w:color w:val="auto"/>
            <w:sz w:val="22"/>
            <w:szCs w:val="22"/>
          </w:rPr>
          <w:t>measures</w:t>
        </w:r>
      </w:ins>
      <w:del w:id="115" w:author="Gary" w:date="2023-01-10T13:45:00Z">
        <w:r w:rsidR="001C0365" w:rsidDel="00750F10">
          <w:rPr>
            <w:i w:val="0"/>
            <w:iCs w:val="0"/>
            <w:color w:val="auto"/>
            <w:sz w:val="22"/>
            <w:szCs w:val="22"/>
          </w:rPr>
          <w:delText xml:space="preserve"> in how plots clustere</w:delText>
        </w:r>
      </w:del>
      <w:del w:id="116" w:author="Gary" w:date="2023-01-10T13:46:00Z">
        <w:r w:rsidR="001C0365" w:rsidDel="00750F10">
          <w:rPr>
            <w:i w:val="0"/>
            <w:iCs w:val="0"/>
            <w:color w:val="auto"/>
            <w:sz w:val="22"/>
            <w:szCs w:val="22"/>
          </w:rPr>
          <w:delText>d</w:delText>
        </w:r>
      </w:del>
      <w:r w:rsidR="001C0365">
        <w:rPr>
          <w:i w:val="0"/>
          <w:iCs w:val="0"/>
          <w:color w:val="auto"/>
          <w:sz w:val="22"/>
          <w:szCs w:val="22"/>
        </w:rPr>
        <w:t xml:space="preserve">. </w:t>
      </w:r>
      <w:ins w:id="117" w:author="Gary" w:date="2023-01-10T13:51:00Z">
        <w:r w:rsidR="004A6FF1">
          <w:rPr>
            <w:i w:val="0"/>
            <w:iCs w:val="0"/>
            <w:color w:val="auto"/>
            <w:sz w:val="22"/>
            <w:szCs w:val="22"/>
          </w:rPr>
          <w:t xml:space="preserve">For each dataset, </w:t>
        </w:r>
      </w:ins>
      <w:del w:id="118" w:author="Gary" w:date="2023-01-10T13:57:00Z">
        <w:r w:rsidR="00276B00" w:rsidRPr="00DC704D" w:rsidDel="004A6FF1">
          <w:rPr>
            <w:i w:val="0"/>
            <w:iCs w:val="0"/>
            <w:color w:val="auto"/>
            <w:sz w:val="22"/>
            <w:szCs w:val="22"/>
          </w:rPr>
          <w:delText>Clusters were</w:delText>
        </w:r>
        <w:r w:rsidR="0088780B" w:rsidDel="004A6FF1">
          <w:rPr>
            <w:i w:val="0"/>
            <w:iCs w:val="0"/>
            <w:color w:val="auto"/>
            <w:sz w:val="22"/>
            <w:szCs w:val="22"/>
          </w:rPr>
          <w:delText xml:space="preserve"> then</w:delText>
        </w:r>
        <w:r w:rsidR="00276B00" w:rsidRPr="00DC704D" w:rsidDel="004A6FF1">
          <w:rPr>
            <w:i w:val="0"/>
            <w:iCs w:val="0"/>
            <w:color w:val="auto"/>
            <w:sz w:val="22"/>
            <w:szCs w:val="22"/>
          </w:rPr>
          <w:delText xml:space="preserve"> cut into </w:delText>
        </w:r>
      </w:del>
      <w:r w:rsidR="00276B00" w:rsidRPr="00DC704D">
        <w:rPr>
          <w:i w:val="0"/>
          <w:iCs w:val="0"/>
          <w:color w:val="auto"/>
          <w:sz w:val="22"/>
          <w:szCs w:val="22"/>
        </w:rPr>
        <w:t>three</w:t>
      </w:r>
      <w:ins w:id="119" w:author="Gary" w:date="2023-01-10T13:57:00Z">
        <w:r w:rsidR="004A6FF1">
          <w:rPr>
            <w:i w:val="0"/>
            <w:iCs w:val="0"/>
            <w:color w:val="auto"/>
            <w:sz w:val="22"/>
            <w:szCs w:val="22"/>
          </w:rPr>
          <w:t xml:space="preserve"> main clusters were </w:t>
        </w:r>
      </w:ins>
      <w:ins w:id="120" w:author="Gary" w:date="2023-01-10T14:50:00Z">
        <w:r w:rsidR="00694E8A">
          <w:rPr>
            <w:i w:val="0"/>
            <w:iCs w:val="0"/>
            <w:color w:val="auto"/>
            <w:sz w:val="22"/>
            <w:szCs w:val="22"/>
          </w:rPr>
          <w:t>identified</w:t>
        </w:r>
      </w:ins>
      <w:ins w:id="121" w:author="GEB" w:date="2023-01-14T12:59:00Z">
        <w:r w:rsidR="00276B00" w:rsidRPr="00DC704D">
          <w:rPr>
            <w:i w:val="0"/>
            <w:iCs w:val="0"/>
            <w:color w:val="auto"/>
            <w:sz w:val="22"/>
            <w:szCs w:val="22"/>
          </w:rPr>
          <w:t xml:space="preserve"> </w:t>
        </w:r>
      </w:ins>
      <w:del w:id="122" w:author="Gary" w:date="2023-01-10T13:58:00Z">
        <w:r w:rsidR="00276B00" w:rsidRPr="00DC704D" w:rsidDel="004A6FF1">
          <w:rPr>
            <w:i w:val="0"/>
            <w:iCs w:val="0"/>
            <w:color w:val="auto"/>
            <w:sz w:val="22"/>
            <w:szCs w:val="22"/>
          </w:rPr>
          <w:delText>groups</w:delText>
        </w:r>
        <w:r w:rsidR="00046A60" w:rsidDel="004A6FF1">
          <w:rPr>
            <w:i w:val="0"/>
            <w:iCs w:val="0"/>
            <w:color w:val="auto"/>
            <w:sz w:val="22"/>
            <w:szCs w:val="22"/>
          </w:rPr>
          <w:delText xml:space="preserve"> </w:delText>
        </w:r>
      </w:del>
      <w:del w:id="123" w:author="GEB" w:date="2023-01-14T12:59:00Z">
        <w:r w:rsidR="00046A60">
          <w:rPr>
            <w:i w:val="0"/>
            <w:iCs w:val="0"/>
            <w:color w:val="auto"/>
            <w:sz w:val="22"/>
            <w:szCs w:val="22"/>
          </w:rPr>
          <w:delText>(“</w:delText>
        </w:r>
      </w:del>
      <w:ins w:id="124" w:author="GEB" w:date="2023-01-14T12:59:00Z">
        <w:r w:rsidR="00046A60">
          <w:rPr>
            <w:i w:val="0"/>
            <w:iCs w:val="0"/>
            <w:color w:val="auto"/>
            <w:sz w:val="22"/>
            <w:szCs w:val="22"/>
          </w:rPr>
          <w:t>(</w:t>
        </w:r>
      </w:ins>
      <w:ins w:id="125" w:author="Gary" w:date="2023-01-10T13:58:00Z">
        <w:r w:rsidR="004A6FF1">
          <w:rPr>
            <w:i w:val="0"/>
            <w:iCs w:val="0"/>
            <w:color w:val="auto"/>
            <w:sz w:val="22"/>
            <w:szCs w:val="22"/>
          </w:rPr>
          <w:t xml:space="preserve">termed </w:t>
        </w:r>
      </w:ins>
      <w:ins w:id="126" w:author="GEB" w:date="2023-01-14T12:59:00Z">
        <w:r w:rsidR="00046A60">
          <w:rPr>
            <w:i w:val="0"/>
            <w:iCs w:val="0"/>
            <w:color w:val="auto"/>
            <w:sz w:val="22"/>
            <w:szCs w:val="22"/>
          </w:rPr>
          <w:t>“</w:t>
        </w:r>
      </w:ins>
      <w:r w:rsidR="00046A60">
        <w:rPr>
          <w:i w:val="0"/>
          <w:iCs w:val="0"/>
          <w:color w:val="auto"/>
          <w:sz w:val="22"/>
          <w:szCs w:val="22"/>
        </w:rPr>
        <w:t>assemblages”)</w:t>
      </w:r>
      <w:r w:rsidR="00BD4A5D" w:rsidRPr="00DC704D">
        <w:rPr>
          <w:i w:val="0"/>
          <w:iCs w:val="0"/>
          <w:color w:val="auto"/>
          <w:sz w:val="22"/>
          <w:szCs w:val="22"/>
        </w:rPr>
        <w:t>, and species indicator analysis</w:t>
      </w:r>
      <w:r w:rsidR="002A1954">
        <w:rPr>
          <w:i w:val="0"/>
          <w:iCs w:val="0"/>
          <w:color w:val="auto"/>
          <w:sz w:val="22"/>
          <w:szCs w:val="22"/>
        </w:rPr>
        <w:t xml:space="preserve"> was used </w:t>
      </w:r>
      <w:r w:rsidR="00BD4A5D" w:rsidRPr="00DC704D">
        <w:rPr>
          <w:i w:val="0"/>
          <w:iCs w:val="0"/>
          <w:color w:val="auto"/>
          <w:sz w:val="22"/>
          <w:szCs w:val="22"/>
        </w:rPr>
        <w:t xml:space="preserve"> to determine </w:t>
      </w:r>
      <w:r w:rsidR="002A1954">
        <w:rPr>
          <w:i w:val="0"/>
          <w:iCs w:val="0"/>
          <w:color w:val="auto"/>
          <w:sz w:val="22"/>
          <w:szCs w:val="22"/>
        </w:rPr>
        <w:t>which species’ compositional 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De Cáceres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8A50C9">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4B1258" w:rsidRPr="00103F95">
        <w:rPr>
          <w:i w:val="0"/>
          <w:iCs w:val="0"/>
          <w:color w:val="auto"/>
          <w:sz w:val="22"/>
          <w:szCs w:val="22"/>
        </w:rPr>
        <w:t>A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7ACE4EE1" w14:textId="77777777" w:rsidR="004B1258" w:rsidRPr="00933EF5" w:rsidRDefault="004B1258" w:rsidP="00DC704D"/>
    <w:p w14:paraId="7DB441F8" w14:textId="74A54F2C" w:rsidR="00FB6917" w:rsidRDefault="009A2A63" w:rsidP="00D4262D">
      <w:pPr>
        <w:ind w:firstLine="720"/>
      </w:pPr>
      <w:bookmarkStart w:id="127"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w:t>
      </w:r>
      <w:r w:rsidRPr="00A255D6">
        <w:t>e</w:t>
      </w:r>
      <w:r w:rsidR="00B745A6" w:rsidRPr="00A255D6">
        <w:t xml:space="preserve">, 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calculations were also performed on all data recorded for </w:t>
      </w:r>
      <w:ins w:id="128" w:author="Gary" w:date="2023-01-10T14:52:00Z">
        <w:r w:rsidR="00743C5F">
          <w:t>each</w:t>
        </w:r>
      </w:ins>
      <w:del w:id="129" w:author="Gary" w:date="2023-01-10T14:53:00Z">
        <w:r w:rsidR="00D76E01" w:rsidDel="00743C5F">
          <w:delText>the</w:delText>
        </w:r>
      </w:del>
      <w:r w:rsidR="00D76E01">
        <w:t xml:space="preserve"> observation year to generate </w:t>
      </w:r>
      <w:del w:id="130" w:author="Gary" w:date="2023-01-10T14:04:00Z">
        <w:r w:rsidR="00D76E01" w:rsidDel="006F2224">
          <w:delText xml:space="preserve">a </w:delText>
        </w:r>
      </w:del>
      <w:r w:rsidR="00D76E01">
        <w:t xml:space="preserve">community-wide </w:t>
      </w:r>
      <w:del w:id="131" w:author="GEB" w:date="2023-01-14T12:59:00Z">
        <w:r w:rsidR="00D76E01">
          <w:delText>measure</w:delText>
        </w:r>
      </w:del>
      <w:ins w:id="132" w:author="GEB" w:date="2023-01-14T12:59:00Z">
        <w:r w:rsidR="00D76E01">
          <w:t>measure</w:t>
        </w:r>
      </w:ins>
      <w:ins w:id="133" w:author="Gary" w:date="2023-01-10T14:04:00Z">
        <w:r w:rsidR="006F2224">
          <w:t>s</w:t>
        </w:r>
      </w:ins>
      <w:r w:rsidR="00D76E01">
        <w:t xml:space="preserve"> of diversity. </w:t>
      </w:r>
      <w:bookmarkEnd w:id="127"/>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7ED651B7" w:rsidR="004B1258" w:rsidRDefault="004B1258" w:rsidP="00D4262D">
      <w:pPr>
        <w:pStyle w:val="Caption"/>
        <w:ind w:firstLine="720"/>
        <w:rPr>
          <w:i w:val="0"/>
          <w:iCs w:val="0"/>
          <w:color w:val="auto"/>
          <w:sz w:val="22"/>
          <w:szCs w:val="22"/>
        </w:rPr>
      </w:pPr>
      <w:r w:rsidRPr="003744EF">
        <w:rPr>
          <w:i w:val="0"/>
          <w:iCs w:val="0"/>
          <w:color w:val="auto"/>
          <w:sz w:val="22"/>
          <w:szCs w:val="22"/>
        </w:rPr>
        <w:t xml:space="preserve">During analyses, both Euclidean and Bray-Curtis distances were used to </w:t>
      </w:r>
      <w:r w:rsidR="000663A8">
        <w:rPr>
          <w:i w:val="0"/>
          <w:iCs w:val="0"/>
          <w:color w:val="auto"/>
          <w:sz w:val="22"/>
          <w:szCs w:val="22"/>
        </w:rPr>
        <w:t>assess the effect of distance measure on results</w:t>
      </w:r>
      <w:r w:rsidRPr="003744EF">
        <w:rPr>
          <w:i w:val="0"/>
          <w:iCs w:val="0"/>
          <w:color w:val="auto"/>
          <w:sz w:val="22"/>
          <w:szCs w:val="22"/>
        </w:rPr>
        <w:t>;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0663A8">
        <w:rPr>
          <w:i w:val="0"/>
          <w:iCs w:val="0"/>
          <w:color w:val="auto"/>
          <w:sz w:val="22"/>
          <w:szCs w:val="22"/>
        </w:rPr>
        <w:t xml:space="preserve">supplemental </w:t>
      </w:r>
      <w:r w:rsidR="004A46B4">
        <w:rPr>
          <w:i w:val="0"/>
          <w:iCs w:val="0"/>
          <w:color w:val="auto"/>
          <w:sz w:val="22"/>
          <w:szCs w:val="22"/>
        </w:rPr>
        <w:fldChar w:fldCharType="begin"/>
      </w:r>
      <w:r w:rsidR="004A46B4">
        <w:rPr>
          <w:i w:val="0"/>
          <w:iCs w:val="0"/>
          <w:color w:val="auto"/>
          <w:sz w:val="22"/>
          <w:szCs w:val="22"/>
        </w:rPr>
        <w:instrText xml:space="preserve"> REF _Ref117081138 \h  \* MERGEFORMAT </w:instrText>
      </w:r>
      <w:r w:rsidR="004A46B4">
        <w:rPr>
          <w:i w:val="0"/>
          <w:iCs w:val="0"/>
          <w:color w:val="auto"/>
          <w:sz w:val="22"/>
          <w:szCs w:val="22"/>
        </w:rPr>
      </w:r>
      <w:r w:rsidR="004A46B4">
        <w:rPr>
          <w:i w:val="0"/>
          <w:iCs w:val="0"/>
          <w:color w:val="auto"/>
          <w:sz w:val="22"/>
          <w:szCs w:val="22"/>
        </w:rPr>
        <w:fldChar w:fldCharType="separate"/>
      </w:r>
      <w:r w:rsidR="00D1126E" w:rsidRPr="00D1126E">
        <w:rPr>
          <w:i w:val="0"/>
          <w:iCs w:val="0"/>
          <w:color w:val="auto"/>
          <w:sz w:val="22"/>
          <w:szCs w:val="22"/>
        </w:rPr>
        <w:t>Table 4</w:t>
      </w:r>
      <w:r w:rsidR="004A46B4">
        <w:rPr>
          <w:i w:val="0"/>
          <w:iCs w:val="0"/>
          <w:color w:val="auto"/>
          <w:sz w:val="22"/>
          <w:szCs w:val="22"/>
        </w:rPr>
        <w:fldChar w:fldCharType="end"/>
      </w:r>
      <w:r w:rsidR="004A46B4">
        <w:rPr>
          <w:i w:val="0"/>
          <w:iCs w:val="0"/>
          <w:color w:val="auto"/>
          <w:sz w:val="22"/>
          <w:szCs w:val="22"/>
        </w:rPr>
        <w:t xml:space="preserve"> </w:t>
      </w:r>
      <w:r w:rsidRPr="0040538A">
        <w:rPr>
          <w:i w:val="0"/>
          <w:iCs w:val="0"/>
          <w:color w:val="auto"/>
          <w:sz w:val="22"/>
          <w:szCs w:val="22"/>
        </w:rPr>
        <w:t>and</w:t>
      </w:r>
      <w:r w:rsidR="004A46B4">
        <w:rPr>
          <w:i w:val="0"/>
          <w:iCs w:val="0"/>
          <w:color w:val="auto"/>
          <w:sz w:val="22"/>
          <w:szCs w:val="22"/>
        </w:rPr>
        <w:t xml:space="preserve"> </w:t>
      </w:r>
      <w:r w:rsidR="004A46B4">
        <w:rPr>
          <w:i w:val="0"/>
          <w:iCs w:val="0"/>
          <w:color w:val="auto"/>
          <w:sz w:val="22"/>
          <w:szCs w:val="22"/>
        </w:rPr>
        <w:fldChar w:fldCharType="begin"/>
      </w:r>
      <w:r w:rsidR="004A46B4">
        <w:rPr>
          <w:i w:val="0"/>
          <w:iCs w:val="0"/>
          <w:color w:val="auto"/>
          <w:sz w:val="22"/>
          <w:szCs w:val="22"/>
        </w:rPr>
        <w:instrText xml:space="preserve"> REF _Ref103857626 \h  \* MERGEFORMAT </w:instrText>
      </w:r>
      <w:r w:rsidR="004A46B4">
        <w:rPr>
          <w:i w:val="0"/>
          <w:iCs w:val="0"/>
          <w:color w:val="auto"/>
          <w:sz w:val="22"/>
          <w:szCs w:val="22"/>
        </w:rPr>
      </w:r>
      <w:r w:rsidR="004A46B4">
        <w:rPr>
          <w:i w:val="0"/>
          <w:iCs w:val="0"/>
          <w:color w:val="auto"/>
          <w:sz w:val="22"/>
          <w:szCs w:val="22"/>
        </w:rPr>
        <w:fldChar w:fldCharType="separate"/>
      </w:r>
      <w:r w:rsidR="00D1126E" w:rsidRPr="00D1126E">
        <w:rPr>
          <w:i w:val="0"/>
          <w:iCs w:val="0"/>
          <w:color w:val="auto"/>
          <w:sz w:val="22"/>
          <w:szCs w:val="22"/>
        </w:rPr>
        <w:t>Figure 4</w:t>
      </w:r>
      <w:r w:rsidR="004A46B4">
        <w:rPr>
          <w:i w:val="0"/>
          <w:iCs w:val="0"/>
          <w:color w:val="auto"/>
          <w:sz w:val="22"/>
          <w:szCs w:val="22"/>
        </w:rPr>
        <w:fldChar w:fldCharType="end"/>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w:t>
      </w:r>
      <w:r w:rsidR="005A3964">
        <w:rPr>
          <w:i w:val="0"/>
          <w:iCs w:val="0"/>
          <w:color w:val="auto"/>
          <w:sz w:val="22"/>
          <w:szCs w:val="22"/>
        </w:rPr>
        <w:t>0</w:t>
      </w:r>
      <w:r w:rsidR="00EB5E3D" w:rsidRPr="00EB5E3D">
        <w:rPr>
          <w:i w:val="0"/>
          <w:iCs w:val="0"/>
          <w:color w:val="auto"/>
          <w:sz w:val="22"/>
          <w:szCs w:val="22"/>
        </w:rPr>
        <w:t xml:space="preserve"> times using the minimum number of plots observed in an assemblage each year (n = 18) (</w:t>
      </w:r>
      <w:r w:rsidR="00415786">
        <w:rPr>
          <w:i w:val="0"/>
          <w:iCs w:val="0"/>
          <w:color w:val="auto"/>
          <w:sz w:val="22"/>
          <w:szCs w:val="22"/>
        </w:rPr>
        <w:t>Table S</w:t>
      </w:r>
      <w:r w:rsidR="005A3964">
        <w:rPr>
          <w:i w:val="0"/>
          <w:iCs w:val="0"/>
          <w:color w:val="auto"/>
          <w:sz w:val="22"/>
          <w:szCs w:val="22"/>
        </w:rPr>
        <w:t>3</w:t>
      </w:r>
      <w:r w:rsidR="00EB5E3D" w:rsidRPr="00EB5E3D">
        <w:rPr>
          <w:i w:val="0"/>
          <w:iCs w:val="0"/>
          <w:color w:val="auto"/>
          <w:sz w:val="22"/>
          <w:szCs w:val="22"/>
        </w:rPr>
        <w:t>).</w:t>
      </w:r>
      <w:r w:rsidRPr="0040538A">
        <w:rPr>
          <w:i w:val="0"/>
          <w:iCs w:val="0"/>
          <w:color w:val="auto"/>
          <w:sz w:val="22"/>
          <w:szCs w:val="22"/>
        </w:rPr>
        <w:t xml:space="preserve"> All analyses were performed in R v.4.0.2</w:t>
      </w:r>
      <w:r w:rsidR="00CE3C9A">
        <w:rPr>
          <w:i w:val="0"/>
          <w:iCs w:val="0"/>
          <w:color w:val="auto"/>
          <w:sz w:val="22"/>
          <w:szCs w:val="22"/>
        </w:rPr>
        <w:t xml:space="preserve"> </w:t>
      </w:r>
      <w:r w:rsidR="00CE3C9A" w:rsidRPr="00550CD6">
        <w:rPr>
          <w:i w:val="0"/>
          <w:iCs w:val="0"/>
          <w:color w:val="auto"/>
          <w:sz w:val="22"/>
          <w:szCs w:val="22"/>
        </w:rPr>
        <w:t>(</w:t>
      </w:r>
      <w:commentRangeStart w:id="134"/>
      <w:del w:id="135" w:author="Stefanie Lane" w:date="2023-01-14T13:17:00Z">
        <w:r w:rsidR="00CE3C9A" w:rsidRPr="00E54F00" w:rsidDel="00C5392E">
          <w:rPr>
            <w:i w:val="0"/>
            <w:iCs w:val="0"/>
            <w:color w:val="auto"/>
            <w:sz w:val="22"/>
            <w:szCs w:val="22"/>
            <w:rPrChange w:id="136" w:author="Stefanie Lane" w:date="2023-01-14T13:20:00Z">
              <w:rPr>
                <w:i w:val="0"/>
                <w:iCs w:val="0"/>
                <w:color w:val="auto"/>
                <w:sz w:val="22"/>
                <w:szCs w:val="22"/>
                <w:highlight w:val="cyan"/>
              </w:rPr>
            </w:rPrChange>
          </w:rPr>
          <w:delText>cite the R team</w:delText>
        </w:r>
        <w:commentRangeEnd w:id="134"/>
        <w:r w:rsidR="001F6F8B" w:rsidRPr="00550CD6" w:rsidDel="00C5392E">
          <w:rPr>
            <w:rStyle w:val="CommentReference"/>
            <w:i w:val="0"/>
            <w:iCs w:val="0"/>
            <w:color w:val="auto"/>
          </w:rPr>
          <w:commentReference w:id="134"/>
        </w:r>
      </w:del>
      <w:ins w:id="137" w:author="Stefanie Lane" w:date="2023-01-14T13:17:00Z">
        <w:r w:rsidR="00C5392E" w:rsidRPr="00E54F00">
          <w:rPr>
            <w:i w:val="0"/>
            <w:iCs w:val="0"/>
            <w:color w:val="auto"/>
            <w:sz w:val="22"/>
            <w:szCs w:val="22"/>
            <w:rPrChange w:id="138" w:author="Stefanie Lane" w:date="2023-01-14T13:20:00Z">
              <w:rPr>
                <w:i w:val="0"/>
                <w:iCs w:val="0"/>
                <w:color w:val="auto"/>
                <w:sz w:val="22"/>
                <w:szCs w:val="22"/>
                <w:highlight w:val="cyan"/>
              </w:rPr>
            </w:rPrChange>
          </w:rPr>
          <w:t>R Core Team, 2022</w:t>
        </w:r>
      </w:ins>
      <w:r w:rsidR="00CE3C9A" w:rsidRPr="00550CD6">
        <w:rPr>
          <w:i w:val="0"/>
          <w:iCs w:val="0"/>
          <w:color w:val="auto"/>
          <w:sz w:val="22"/>
          <w:szCs w:val="22"/>
        </w:rPr>
        <w:t>)</w:t>
      </w:r>
      <w:r w:rsidRPr="0040538A">
        <w:rPr>
          <w:i w:val="0"/>
          <w:iCs w:val="0"/>
          <w:color w:val="auto"/>
          <w:sz w:val="22"/>
          <w:szCs w:val="22"/>
        </w:rPr>
        <w:t xml:space="preserve">. </w:t>
      </w:r>
    </w:p>
    <w:p w14:paraId="607D0B6A" w14:textId="5F858AF8" w:rsidR="00281198" w:rsidRDefault="00281198" w:rsidP="00281198"/>
    <w:p w14:paraId="21314135" w14:textId="77777777" w:rsidR="00281198" w:rsidRPr="00281198" w:rsidRDefault="00281198" w:rsidP="00281198"/>
    <w:p w14:paraId="5C615CAC" w14:textId="77777777" w:rsidR="004B1258" w:rsidRDefault="004B1258" w:rsidP="00E72813"/>
    <w:p w14:paraId="7F4BA270" w14:textId="2B96294C" w:rsidR="00B051DD" w:rsidRDefault="0065237F" w:rsidP="00B051DD">
      <w:pPr>
        <w:keepNext/>
      </w:pPr>
      <w:r>
        <w:rPr>
          <w:noProof/>
        </w:rPr>
        <w:lastRenderedPageBreak/>
        <w:drawing>
          <wp:inline distT="0" distB="0" distL="0" distR="0" wp14:anchorId="3A341BEC" wp14:editId="20426824">
            <wp:extent cx="6394552" cy="4701209"/>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05023" cy="4708907"/>
                    </a:xfrm>
                    <a:prstGeom prst="rect">
                      <a:avLst/>
                    </a:prstGeom>
                    <a:noFill/>
                  </pic:spPr>
                </pic:pic>
              </a:graphicData>
            </a:graphic>
          </wp:inline>
        </w:drawing>
      </w:r>
    </w:p>
    <w:p w14:paraId="051EB749" w14:textId="6226F6EA" w:rsidR="00DB39C2" w:rsidRPr="00281198" w:rsidRDefault="00746ACC" w:rsidP="00B051DD">
      <w:pPr>
        <w:pStyle w:val="Caption"/>
        <w:rPr>
          <w:b/>
          <w:i w:val="0"/>
          <w:noProof/>
        </w:rPr>
      </w:pPr>
      <w:bookmarkStart w:id="139" w:name="_Ref103170248"/>
      <w:r w:rsidRPr="00746ACC">
        <w:rPr>
          <w:noProof/>
        </w:rPr>
        <w:t xml:space="preserve"> </w:t>
      </w:r>
    </w:p>
    <w:bookmarkEnd w:id="139"/>
    <w:p w14:paraId="1EBD7C67" w14:textId="1F2F5B54" w:rsidR="00764D94" w:rsidRDefault="00281198">
      <w:pPr>
        <w:rPr>
          <w:rFonts w:asciiTheme="majorHAnsi" w:eastAsiaTheme="majorEastAsia" w:hAnsiTheme="majorHAnsi" w:cstheme="majorBidi"/>
          <w:color w:val="2F5496" w:themeColor="accent1" w:themeShade="BF"/>
          <w:sz w:val="32"/>
          <w:szCs w:val="32"/>
        </w:rPr>
      </w:pPr>
      <w:r>
        <w:rPr>
          <w:b/>
        </w:rPr>
        <w:t>Fig. 1</w:t>
      </w:r>
      <w:r>
        <w:t xml:space="preserve"> </w:t>
      </w:r>
      <w:r w:rsidRPr="00281198">
        <w:t xml:space="preserve">Study area location and sampling design. (A) Regional location of the Fraser River Estuary in southwestern British Columbia, Canada, (B) South Arm Marshes Wildlife Management Area (highlighted in orange), (C) Ladner Marsh abuts municipal development on the south bank of the Fraser River. (D) overlay of 2019 transect locations (shown in red) on original transect map from Bradfield and Porter (1982), (E) illustration of semi-systematic plot placement along transect bisecting different vegetation patches, and (F) representative pictures of each assemblage type showing distinctive vegetation characteristics observed in the field. Base maps (A, B) generated by </w:t>
      </w:r>
      <w:proofErr w:type="spellStart"/>
      <w:r w:rsidRPr="00281198">
        <w:t>iMap</w:t>
      </w:r>
      <w:proofErr w:type="spellEnd"/>
      <w:r w:rsidRPr="00281198">
        <w:t xml:space="preserve"> published by the B. C. Conservation Data Center (Victoria, BC, Canada, </w:t>
      </w:r>
      <w:hyperlink r:id="rId21" w:history="1">
        <w:r w:rsidR="00386AB6" w:rsidRPr="00C6644F">
          <w:rPr>
            <w:rStyle w:val="Hyperlink"/>
          </w:rPr>
          <w:t>https://maps.gov.bc.ca/ess/hm/imap4m</w:t>
        </w:r>
      </w:hyperlink>
      <w:r w:rsidRPr="00281198">
        <w:t xml:space="preserve">) and (C) OpenStreetMap (OpenStreetMap contributors, 2015, </w:t>
      </w:r>
      <w:hyperlink r:id="rId22" w:history="1">
        <w:r w:rsidR="00386AB6" w:rsidRPr="00C6644F">
          <w:rPr>
            <w:rStyle w:val="Hyperlink"/>
          </w:rPr>
          <w:t>https://www.openstreetmap.org/</w:t>
        </w:r>
      </w:hyperlink>
      <w:r w:rsidRPr="00281198">
        <w:t>) (Lane, 2022).</w:t>
      </w:r>
      <w:r w:rsidR="00764D94">
        <w:br w:type="page"/>
      </w:r>
    </w:p>
    <w:p w14:paraId="71F92B5C" w14:textId="0F99EFE9" w:rsidR="00B80B02" w:rsidRPr="00E90CBE" w:rsidRDefault="006C5D18" w:rsidP="009C72CE">
      <w:pPr>
        <w:pStyle w:val="Heading1"/>
      </w:pPr>
      <w:r>
        <w:lastRenderedPageBreak/>
        <w:t>Results</w:t>
      </w:r>
    </w:p>
    <w:p w14:paraId="1B4A6F04" w14:textId="43B2019B" w:rsidR="005A76EB" w:rsidRDefault="00E12966" w:rsidP="00E12966">
      <w:pPr>
        <w:ind w:firstLine="720"/>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5A76EB">
        <w:rPr>
          <w:i/>
        </w:rPr>
        <w:t xml:space="preserve">Fescue </w:t>
      </w:r>
      <w:r w:rsidR="00462B87">
        <w:rPr>
          <w:i/>
        </w:rPr>
        <w:t>arundinacea</w:t>
      </w:r>
      <w:r w:rsidR="005A76EB">
        <w:t>), and Bogbean (</w:t>
      </w:r>
      <w:r w:rsidR="005A76EB">
        <w:rPr>
          <w:i/>
        </w:rPr>
        <w:t>Menyanthes trifoliata</w:t>
      </w:r>
      <w:r w:rsidR="005A76EB">
        <w:t>) – were evident across all sampling periods (</w:t>
      </w:r>
      <w:r w:rsidR="005A76EB">
        <w:fldChar w:fldCharType="begin"/>
      </w:r>
      <w:r w:rsidR="005A76EB">
        <w:instrText xml:space="preserve"> REF _Ref94197029 \h </w:instrText>
      </w:r>
      <w:r w:rsidR="005A76EB">
        <w:fldChar w:fldCharType="separate"/>
      </w:r>
      <w:r w:rsidR="00D1126E">
        <w:t xml:space="preserve">Figure </w:t>
      </w:r>
      <w:r w:rsidR="00D1126E">
        <w:rPr>
          <w:noProof/>
        </w:rPr>
        <w:t>2</w:t>
      </w:r>
      <w:r w:rsidR="005A76EB">
        <w:fldChar w:fldCharType="end"/>
      </w:r>
      <w:r w:rsidR="005A76EB">
        <w:t xml:space="preserve">). Overall dendrogram structures </w:t>
      </w:r>
      <w:r w:rsidR="004F158E">
        <w: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t>
      </w:r>
      <w:r w:rsidR="007E1F86">
        <w:t>Bogbean</w:t>
      </w:r>
      <w:r w:rsidR="004F158E">
        <w:t xml:space="preserve">-Sedge connection 1979 and 1999 to a stronger </w:t>
      </w:r>
      <w:r w:rsidR="007E1F86">
        <w:t>Fescue</w:t>
      </w:r>
      <w:r w:rsidR="004F158E">
        <w:t>-Bogbean connection in 2019 (</w:t>
      </w:r>
      <w:r w:rsidR="005A3964">
        <w:t>Fig. 2</w:t>
      </w:r>
      <w:r w:rsidR="004F158E">
        <w:t xml:space="preserve">).  </w:t>
      </w:r>
    </w:p>
    <w:p w14:paraId="29C511EF" w14:textId="4D52F4BC" w:rsidR="00EC4D9F" w:rsidRDefault="00E12966" w:rsidP="00E12966">
      <w:pPr>
        <w:ind w:firstLine="720"/>
      </w:pPr>
      <w:r>
        <w:t>While the</w:t>
      </w:r>
      <w:r w:rsidR="00AD005D">
        <w:t xml:space="preserve"> three </w:t>
      </w:r>
      <w:r w:rsidR="00FD158B">
        <w:t>assemblage indicator</w:t>
      </w:r>
      <w:r>
        <w:t xml:space="preserve"> species </w:t>
      </w:r>
      <w:del w:id="140" w:author="GEB" w:date="2023-01-14T12:59:00Z">
        <w:r>
          <w:delText>remain</w:delText>
        </w:r>
      </w:del>
      <w:ins w:id="141" w:author="GEB" w:date="2023-01-14T12:59:00Z">
        <w:r>
          <w:t>remain</w:t>
        </w:r>
      </w:ins>
      <w:ins w:id="142" w:author="Gary" w:date="2023-01-10T14:57:00Z">
        <w:r w:rsidR="00A062E4">
          <w:t>ed</w:t>
        </w:r>
      </w:ins>
      <w:r>
        <w:t xml:space="preserve"> constant over time</w:t>
      </w:r>
      <w:ins w:id="143" w:author="Gary" w:date="2023-01-10T15:00:00Z">
        <w:r w:rsidR="00AD2D31">
          <w:t xml:space="preserve">, </w:t>
        </w:r>
      </w:ins>
      <w:del w:id="144" w:author="Gary" w:date="2023-01-10T14:58:00Z">
        <w:r w:rsidDel="00AD2D31">
          <w:delText xml:space="preserve"> and drive cluster groups</w:delText>
        </w:r>
      </w:del>
      <w:del w:id="145" w:author="GEB" w:date="2023-01-14T12:59:00Z">
        <w:r>
          <w:delText>,</w:delText>
        </w:r>
      </w:del>
      <w:ins w:id="146" w:author="Gary" w:date="2023-01-10T14:59:00Z">
        <w:r w:rsidR="00AD2D31">
          <w:t>changes were evident</w:t>
        </w:r>
      </w:ins>
      <w:del w:id="147" w:author="Gary" w:date="2023-01-10T14:59:00Z">
        <w:r w:rsidDel="00AD2D31">
          <w:delText>,</w:delText>
        </w:r>
      </w:del>
      <w:ins w:id="148" w:author="Gary" w:date="2023-01-10T14:59:00Z">
        <w:r w:rsidR="00AD2D31">
          <w:t xml:space="preserve"> in</w:t>
        </w:r>
      </w:ins>
      <w:r>
        <w:t xml:space="preserve"> other species </w:t>
      </w:r>
      <w:del w:id="149" w:author="Gary" w:date="2023-01-10T14:59:00Z">
        <w:r w:rsidR="003B2576" w:rsidDel="00AD2D31">
          <w:delText xml:space="preserve"> </w:delText>
        </w:r>
      </w:del>
      <w:r w:rsidR="003B2576">
        <w:t xml:space="preserve">with significant indicator values </w:t>
      </w:r>
      <w:del w:id="150" w:author="Gary" w:date="2023-01-10T14:59:00Z">
        <w:r w:rsidR="003B2576" w:rsidDel="00AD2D31">
          <w:delText xml:space="preserve">changed </w:delText>
        </w:r>
        <w:r w:rsidDel="00AD2D31">
          <w:delText>over tim</w:delText>
        </w:r>
        <w:r w:rsidRPr="00F96909" w:rsidDel="00AD2D31">
          <w:delText xml:space="preserve">e </w:delText>
        </w:r>
      </w:del>
      <w:r w:rsidRPr="00F96909">
        <w:t>(</w:t>
      </w:r>
      <w:r w:rsidR="00CB0FA9">
        <w:t>Table 2</w:t>
      </w:r>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proofErr w:type="spellStart"/>
      <w:r w:rsidR="00230F74">
        <w:t>Wiild</w:t>
      </w:r>
      <w:proofErr w:type="spellEnd"/>
      <w:r w:rsidR="00230F74">
        <w:t>.</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w:t>
      </w:r>
      <w:proofErr w:type="spellStart"/>
      <w:r w:rsidR="00435B0E" w:rsidRPr="00114665">
        <w:t>C.C.Gmel</w:t>
      </w:r>
      <w:proofErr w:type="spellEnd"/>
      <w:r w:rsidR="00435B0E" w:rsidRPr="00114665">
        <w:t xml:space="preserve">.) </w:t>
      </w:r>
      <w:proofErr w:type="spellStart"/>
      <w:r w:rsidR="00435B0E" w:rsidRPr="00114665">
        <w:t>Palla</w:t>
      </w:r>
      <w:proofErr w:type="spellEnd"/>
      <w:r>
        <w:t>, i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proofErr w:type="spellStart"/>
      <w:r w:rsidR="00AA16C1">
        <w:t>Meerb</w:t>
      </w:r>
      <w:proofErr w:type="spellEnd"/>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7F57C9">
        <w:rPr>
          <w:i/>
        </w:rPr>
        <w:t xml:space="preserve">F. </w:t>
      </w:r>
      <w:r w:rsidR="00462B87">
        <w:rPr>
          <w:i/>
        </w:rPr>
        <w:t>arundinacea</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2019</w:t>
      </w:r>
      <w:r w:rsidR="001867AC">
        <w:t xml:space="preserve">.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630A666D" w:rsidR="00D21260" w:rsidRPr="009D6D33" w:rsidRDefault="00E12966" w:rsidP="00FE39D5">
      <w:pPr>
        <w:ind w:firstLine="720"/>
      </w:pPr>
      <w:bookmarkStart w:id="151" w:name="_Hlk106053520"/>
      <w:r w:rsidRPr="00167685">
        <w:rPr>
          <w:iCs/>
        </w:rPr>
        <w:t xml:space="preserve">Across the entire Ladner Marsh plant community, two to three species were lost </w:t>
      </w:r>
      <w:del w:id="152" w:author="Gary" w:date="2023-01-08T18:41:00Z">
        <w:r w:rsidRPr="00167685" w:rsidDel="003A6BF0">
          <w:rPr>
            <w:iCs/>
          </w:rPr>
          <w:delText xml:space="preserve">each </w:delText>
        </w:r>
      </w:del>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Table 1</w:t>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diversity increased as in other assemblages, indicating increasing variability</w:t>
      </w:r>
      <w:del w:id="153" w:author="Stefanie Lane" w:date="2023-01-14T13:21:00Z">
        <w:r w:rsidRPr="00294CC5" w:rsidDel="00985C26">
          <w:rPr>
            <w:iCs/>
          </w:rPr>
          <w:delText xml:space="preserve"> </w:delText>
        </w:r>
        <w:commentRangeStart w:id="154"/>
        <w:r w:rsidRPr="00294CC5" w:rsidDel="00985C26">
          <w:rPr>
            <w:iCs/>
          </w:rPr>
          <w:delText>(and thus increased rarity)</w:delText>
        </w:r>
      </w:del>
      <w:r w:rsidRPr="00294CC5">
        <w:rPr>
          <w:iCs/>
        </w:rPr>
        <w:t xml:space="preserve"> </w:t>
      </w:r>
      <w:commentRangeEnd w:id="154"/>
      <w:r w:rsidR="00D94856">
        <w:rPr>
          <w:rStyle w:val="CommentReference"/>
        </w:rPr>
        <w:commentReference w:id="154"/>
      </w:r>
      <w:r w:rsidRPr="00294CC5">
        <w:rPr>
          <w:iCs/>
        </w:rPr>
        <w:t xml:space="preserve">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p>
    <w:p w14:paraId="53A0E035" w14:textId="1657A47A" w:rsidR="00E12966" w:rsidRDefault="00E12966" w:rsidP="00E12966">
      <w:pPr>
        <w:ind w:firstLine="720"/>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Fig. S2)</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zero gain of </w:t>
      </w:r>
      <w:r w:rsidR="00341A26">
        <w:t>non-native</w:t>
      </w:r>
      <w:r w:rsidR="007720EE">
        <w:t xml:space="preserve"> species</w:t>
      </w:r>
      <w:r>
        <w:t xml:space="preserve"> in the Fescue assemblage, however </w:t>
      </w:r>
      <w:r w:rsidR="00341A26">
        <w:t xml:space="preserve">non-native invasi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50% mean cover</w:t>
      </w:r>
      <w:r w:rsidR="00E47A3F">
        <w:t>, Table S5</w:t>
      </w:r>
      <w:r>
        <w:t xml:space="preserve">). In the Bogbean assemblage, new </w:t>
      </w:r>
      <w:r w:rsidR="00341A26">
        <w:t xml:space="preserve">non-native </w:t>
      </w:r>
      <w:r>
        <w:t xml:space="preserve">species include </w:t>
      </w:r>
      <w:r w:rsidR="00BB5049">
        <w:rPr>
          <w:i/>
        </w:rPr>
        <w:t>P.</w:t>
      </w:r>
      <w:r w:rsidR="00BB5049" w:rsidRPr="00AC2BE4">
        <w:rPr>
          <w:i/>
        </w:rPr>
        <w:t xml:space="preserve"> </w:t>
      </w:r>
      <w:r w:rsidR="00462B87">
        <w:rPr>
          <w:i/>
        </w:rPr>
        <w:t>arundinacea</w:t>
      </w:r>
      <w:r>
        <w:t xml:space="preserve"> and </w:t>
      </w:r>
      <w:r w:rsidRPr="00AC2BE4">
        <w:rPr>
          <w:i/>
        </w:rPr>
        <w:t>Iris pseudacorus</w:t>
      </w:r>
      <w:r>
        <w:t xml:space="preserve"> (yellow flag iris). Within the Sedge assemblage, there was a net loss of 3 native species, and net gain of 3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3)</w:t>
      </w:r>
      <w:r>
        <w:t>.</w:t>
      </w:r>
    </w:p>
    <w:bookmarkEnd w:id="151"/>
    <w:p w14:paraId="683DEE38" w14:textId="44CEA4A7" w:rsidR="004C5AEE" w:rsidRDefault="00E12966" w:rsidP="00A43AC2">
      <w:pPr>
        <w:ind w:firstLine="720"/>
      </w:pPr>
      <w:del w:id="155" w:author="Gary" w:date="2023-01-10T15:03:00Z">
        <w:r w:rsidDel="007150E2">
          <w:delText xml:space="preserve">Cover abundance of </w:delText>
        </w:r>
      </w:del>
      <w:del w:id="156" w:author="GEB" w:date="2023-01-14T12:59:00Z">
        <w:r w:rsidR="00D8421D">
          <w:delText>assemblage</w:delText>
        </w:r>
      </w:del>
      <w:del w:id="157" w:author="Gary" w:date="2023-01-10T15:03:00Z">
        <w:r w:rsidR="00D8421D" w:rsidDel="007150E2">
          <w:delText>a</w:delText>
        </w:r>
      </w:del>
      <w:ins w:id="158" w:author="Gary" w:date="2023-01-10T15:03:00Z">
        <w:r w:rsidR="007150E2">
          <w:t>A</w:t>
        </w:r>
      </w:ins>
      <w:ins w:id="159" w:author="GEB" w:date="2023-01-14T12:59:00Z">
        <w:r w:rsidR="00D8421D">
          <w:t>ssemblage</w:t>
        </w:r>
      </w:ins>
      <w:r w:rsidR="00D8421D">
        <w:t xml:space="preserve">-defining indicator </w:t>
      </w:r>
      <w:r>
        <w:t xml:space="preserve">species </w:t>
      </w:r>
      <w:del w:id="160" w:author="GEB" w:date="2023-01-14T12:59:00Z">
        <w:r>
          <w:delText>show</w:delText>
        </w:r>
      </w:del>
      <w:ins w:id="161" w:author="GEB" w:date="2023-01-14T12:59:00Z">
        <w:r>
          <w:t>show</w:t>
        </w:r>
      </w:ins>
      <w:ins w:id="162" w:author="Gary" w:date="2023-01-10T15:03:00Z">
        <w:r w:rsidR="007150E2">
          <w:t>ed</w:t>
        </w:r>
      </w:ins>
      <w:r>
        <w:t xml:space="preserve"> an overall trend of decreasing cover over time</w:t>
      </w:r>
      <w:r w:rsidR="00E47A3F">
        <w:t xml:space="preserve"> (Fig. 3)</w:t>
      </w:r>
      <w:r w:rsidRPr="00C56065">
        <w:t xml:space="preserve">. </w:t>
      </w:r>
      <w:r w:rsidR="003E48D9">
        <w:t xml:space="preserve">Notably, the cover class of non-native indicator </w:t>
      </w:r>
      <w:r w:rsidR="003E48D9">
        <w:rPr>
          <w:i/>
        </w:rPr>
        <w:t>F.</w:t>
      </w:r>
      <w:r w:rsidR="003E48D9" w:rsidRPr="00C56065">
        <w:rPr>
          <w:i/>
        </w:rPr>
        <w:t xml:space="preserve"> </w:t>
      </w:r>
      <w:proofErr w:type="spellStart"/>
      <w:r w:rsidR="003E48D9">
        <w:rPr>
          <w:i/>
        </w:rPr>
        <w:t>arundinaceae</w:t>
      </w:r>
      <w:proofErr w:type="spellEnd"/>
      <w:r w:rsidR="003E48D9">
        <w:t xml:space="preserve"> fell from a mean of ~1.5 to ~0.75 from 1979-2019, while the value for the mean cover class </w:t>
      </w:r>
      <w:r w:rsidR="001C2799">
        <w:t xml:space="preserve">value </w:t>
      </w:r>
      <w:r w:rsidR="003E48D9">
        <w:t xml:space="preserve">of non-native </w:t>
      </w:r>
      <w:r w:rsidR="003E48D9">
        <w:rPr>
          <w:i/>
        </w:rPr>
        <w:t xml:space="preserve">P. </w:t>
      </w:r>
      <w:proofErr w:type="spellStart"/>
      <w:r w:rsidR="003E48D9">
        <w:rPr>
          <w:i/>
        </w:rPr>
        <w:t>arundinaceae</w:t>
      </w:r>
      <w:proofErr w:type="spellEnd"/>
      <w:r w:rsidR="003E48D9">
        <w:t xml:space="preserve"> tripled </w:t>
      </w:r>
      <w:commentRangeStart w:id="163"/>
      <w:del w:id="164" w:author="Stefanie Lane" w:date="2023-01-14T13:21:00Z">
        <w:r w:rsidR="003E48D9" w:rsidDel="00985C26">
          <w:delText>since 1999</w:delText>
        </w:r>
        <w:commentRangeEnd w:id="163"/>
        <w:r w:rsidR="007150E2" w:rsidDel="00985C26">
          <w:rPr>
            <w:rStyle w:val="CommentReference"/>
          </w:rPr>
          <w:commentReference w:id="163"/>
        </w:r>
      </w:del>
      <w:ins w:id="165" w:author="Stefanie Lane" w:date="2023-01-14T13:21:00Z">
        <w:r w:rsidR="00985C26">
          <w:t>from 1999-2019</w:t>
        </w:r>
      </w:ins>
      <w:r w:rsidR="003E48D9">
        <w:t xml:space="preserve">. </w:t>
      </w:r>
      <w:r>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Pr="00AC2BE4">
        <w:rPr>
          <w:i/>
        </w:rPr>
        <w:t>lyngbyei</w:t>
      </w:r>
      <w:r>
        <w:t xml:space="preserve"> decreased cover abundance from 1979</w:t>
      </w:r>
      <w:r w:rsidRPr="00F92EFD">
        <w:t>-2019</w:t>
      </w:r>
      <w:r>
        <w:t xml:space="preserve"> (</w:t>
      </w:r>
      <w:r w:rsidR="00E47A3F">
        <w:t>Fig. 3</w:t>
      </w:r>
      <w:r>
        <w:t>),</w:t>
      </w:r>
      <w:r w:rsidR="006E3CE2">
        <w:t xml:space="preserve"> </w:t>
      </w:r>
      <w:r w:rsidR="001C4C35">
        <w:t>stepping down</w:t>
      </w:r>
      <w:r w:rsidR="006E3CE2">
        <w:t xml:space="preserve"> from a mean cover class</w:t>
      </w:r>
      <w:r w:rsidR="00571772">
        <w:t xml:space="preserve"> value</w:t>
      </w:r>
      <w:r w:rsidR="006E3CE2">
        <w:t xml:space="preserve"> of 3 </w:t>
      </w:r>
      <w:r w:rsidR="006E3CE2">
        <w:lastRenderedPageBreak/>
        <w:t xml:space="preserve">(50-75% cover) to 2 (25-50% cover) </w:t>
      </w:r>
      <w:r>
        <w:t xml:space="preserve">between 1979-2019. Meanwhile, </w:t>
      </w:r>
      <w:r w:rsidR="00341A26">
        <w:t>non-native</w:t>
      </w:r>
      <w:r>
        <w:t xml:space="preserve"> species </w:t>
      </w:r>
      <w:r w:rsidRPr="00AC2BE4">
        <w:rPr>
          <w:i/>
        </w:rPr>
        <w:t xml:space="preserve">Lythrum salicaria </w:t>
      </w:r>
      <w:r>
        <w:t xml:space="preserve">and </w:t>
      </w:r>
      <w:r w:rsidR="00495EC1">
        <w:rPr>
          <w:i/>
        </w:rPr>
        <w:t>F.</w:t>
      </w:r>
      <w:r w:rsidR="00495EC1" w:rsidRPr="00AC2BE4">
        <w:rPr>
          <w:i/>
        </w:rPr>
        <w:t xml:space="preserve"> </w:t>
      </w:r>
      <w:r w:rsidR="00462B87">
        <w:rPr>
          <w:i/>
        </w:rPr>
        <w:t>arundinacea</w:t>
      </w:r>
      <w:r>
        <w:t xml:space="preserve"> increased</w:t>
      </w:r>
      <w:r w:rsidR="00B673AC">
        <w:t xml:space="preserve"> in their mean cover abundance, although both species</w:t>
      </w:r>
      <w:r w:rsidR="00114E8B">
        <w:t xml:space="preserve">’ cover abundance remained in </w:t>
      </w:r>
      <w:r w:rsidR="00B673AC">
        <w:t>the same mean cover class</w:t>
      </w:r>
      <w:r w:rsidR="00114E8B">
        <w:t xml:space="preserve"> </w:t>
      </w:r>
      <w:r>
        <w:t>(</w:t>
      </w:r>
      <w:r w:rsidRPr="00AC2BE4">
        <w:rPr>
          <w:u w:val="single"/>
        </w:rPr>
        <w:t>&lt;</w:t>
      </w:r>
      <w:r>
        <w:t xml:space="preserve"> 25% mean cover) by 2019. Similarly, in the Bogbean assemblage, cover abundance of native species </w:t>
      </w:r>
      <w:r w:rsidR="00495EC1">
        <w:rPr>
          <w:i/>
        </w:rPr>
        <w:t>M.</w:t>
      </w:r>
      <w:r w:rsidR="00495EC1" w:rsidRPr="00AC2BE4">
        <w:rPr>
          <w:i/>
        </w:rPr>
        <w:t xml:space="preserve"> </w:t>
      </w:r>
      <w:r w:rsidRPr="00AC2BE4">
        <w:rPr>
          <w:i/>
        </w:rPr>
        <w:t>trifoliata</w:t>
      </w:r>
      <w:r>
        <w:t xml:space="preserve"> </w:t>
      </w:r>
      <w:del w:id="166" w:author="Martin, Tara (Forestry)" w:date="2023-01-10T10:12:00Z">
        <w:r w:rsidR="00114E8B">
          <w:delText>stepped down</w:delText>
        </w:r>
      </w:del>
      <w:ins w:id="167" w:author="Martin, Tara (Forestry)" w:date="2023-01-10T10:12:00Z">
        <w:r w:rsidR="00D94856">
          <w:t>declined</w:t>
        </w:r>
      </w:ins>
      <w:r w:rsidR="00114E8B">
        <w:t xml:space="preserve"> from a mean cover class of 4 (&gt; 75%) to 3</w:t>
      </w:r>
      <w:r>
        <w:t xml:space="preserve"> (50-75% mean cover) by 2019, while cover of </w:t>
      </w:r>
      <w:r w:rsidR="00341A26">
        <w:t>non-native</w:t>
      </w:r>
      <w:r>
        <w:t xml:space="preserve"> </w:t>
      </w:r>
      <w:r w:rsidRPr="00AC2BE4">
        <w:rPr>
          <w:i/>
        </w:rPr>
        <w:t>Mentha aquatica</w:t>
      </w:r>
      <w:r w:rsidR="00495EC1">
        <w:t xml:space="preserve"> L.</w:t>
      </w:r>
      <w:r>
        <w:t xml:space="preserve"> increased</w:t>
      </w:r>
      <w:r w:rsidR="006F08D8">
        <w:t xml:space="preserve"> from ‘absent’ in 1979 to a mean cover class of ~2</w:t>
      </w:r>
      <w:r>
        <w:t xml:space="preserve"> (~25-50% mean cover)</w:t>
      </w:r>
      <w:r w:rsidR="006F08D8">
        <w:t xml:space="preserve"> by 2019</w:t>
      </w:r>
      <w:r>
        <w:t>.</w:t>
      </w:r>
      <w:r w:rsidR="002D727E">
        <w:t xml:space="preserve"> </w:t>
      </w:r>
    </w:p>
    <w:p w14:paraId="0D31DF37" w14:textId="77777777" w:rsidR="00777525" w:rsidRDefault="00777525" w:rsidP="00A43AC2">
      <w:pPr>
        <w:ind w:firstLine="720"/>
      </w:pPr>
    </w:p>
    <w:p w14:paraId="201ED7F7" w14:textId="0A462698" w:rsidR="00386AB6" w:rsidRPr="002B358C" w:rsidRDefault="00386AB6" w:rsidP="00386AB6">
      <w:r w:rsidRPr="002B358C">
        <w:rPr>
          <w:b/>
        </w:rPr>
        <w:t xml:space="preserve">Table 1 </w:t>
      </w:r>
      <w:r w:rsidR="002B358C" w:rsidRPr="002B358C">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t xml:space="preserve"> S3</w:t>
      </w:r>
      <w:r w:rsidR="002B358C" w:rsidRPr="002B358C">
        <w:t>)</w:t>
      </w:r>
      <w:r w:rsidR="002B358C" w:rsidRPr="002B358C">
        <w:rPr>
          <w:b/>
        </w:rPr>
        <w:t xml:space="preserve">  </w:t>
      </w:r>
    </w:p>
    <w:p w14:paraId="1E816DC4" w14:textId="1730C760" w:rsidR="00D1126E" w:rsidRDefault="00A26EDE" w:rsidP="00386AB6">
      <w:r>
        <w:fldChar w:fldCharType="begin"/>
      </w:r>
      <w:r>
        <w:instrText xml:space="preserve"> LINK </w:instrText>
      </w:r>
      <w:r w:rsidR="00D1126E">
        <w:instrText xml:space="preserve">Excel.Sheet.12 https://ubcca-my.sharepoint.com/personal/stefanie_lane_ubc_ca/Documents/Documents/Dissertation/CommunityStability/tables.xlsx DiversityMeasures!R2C2:R22C8 </w:instrText>
      </w:r>
      <w:r>
        <w:instrText xml:space="preserve">\a \f 4 \h </w:instrText>
      </w:r>
      <w:r>
        <w:fldChar w:fldCharType="separate"/>
      </w:r>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D1126E" w:rsidRPr="00D1126E" w14:paraId="7DC3E6C0" w14:textId="77777777" w:rsidTr="002B358C">
        <w:trPr>
          <w:divId w:val="86388072"/>
          <w:trHeight w:val="470"/>
          <w:jc w:val="center"/>
        </w:trPr>
        <w:tc>
          <w:tcPr>
            <w:tcW w:w="1080" w:type="dxa"/>
            <w:tcBorders>
              <w:top w:val="nil"/>
              <w:left w:val="nil"/>
              <w:bottom w:val="nil"/>
              <w:right w:val="nil"/>
            </w:tcBorders>
            <w:shd w:val="clear" w:color="auto" w:fill="auto"/>
            <w:noWrap/>
            <w:vAlign w:val="bottom"/>
            <w:hideMark/>
          </w:tcPr>
          <w:p w14:paraId="5A46A20E" w14:textId="0EA657C2" w:rsidR="00D1126E" w:rsidRPr="00D1126E" w:rsidRDefault="00D1126E" w:rsidP="00D1126E">
            <w:pPr>
              <w:spacing w:after="0" w:line="240" w:lineRule="auto"/>
              <w:rPr>
                <w:rFonts w:ascii="Times New Roman" w:eastAsia="Times New Roman" w:hAnsi="Times New Roman" w:cs="Times New Roman"/>
                <w:sz w:val="24"/>
                <w:szCs w:val="24"/>
              </w:rPr>
            </w:pPr>
          </w:p>
        </w:tc>
        <w:tc>
          <w:tcPr>
            <w:tcW w:w="1540" w:type="dxa"/>
            <w:gridSpan w:val="2"/>
            <w:tcBorders>
              <w:top w:val="nil"/>
              <w:left w:val="nil"/>
              <w:bottom w:val="nil"/>
              <w:right w:val="nil"/>
            </w:tcBorders>
            <w:shd w:val="clear" w:color="auto" w:fill="auto"/>
            <w:vAlign w:val="center"/>
            <w:hideMark/>
          </w:tcPr>
          <w:p w14:paraId="62C3EB6B"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vAlign w:val="center"/>
            <w:hideMark/>
          </w:tcPr>
          <w:p w14:paraId="112B5D23"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47A0C575"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Diversity components</w:t>
            </w:r>
          </w:p>
        </w:tc>
      </w:tr>
      <w:tr w:rsidR="00D1126E" w:rsidRPr="00D1126E" w14:paraId="1666A0FD" w14:textId="77777777" w:rsidTr="002B358C">
        <w:trPr>
          <w:divId w:val="86388072"/>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5F785E5E"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Assemblage</w:t>
            </w:r>
          </w:p>
        </w:tc>
        <w:tc>
          <w:tcPr>
            <w:tcW w:w="840" w:type="dxa"/>
            <w:tcBorders>
              <w:top w:val="single" w:sz="4" w:space="0" w:color="auto"/>
              <w:left w:val="nil"/>
              <w:bottom w:val="single" w:sz="4" w:space="0" w:color="auto"/>
              <w:right w:val="nil"/>
            </w:tcBorders>
            <w:shd w:val="clear" w:color="auto" w:fill="auto"/>
            <w:vAlign w:val="center"/>
            <w:hideMark/>
          </w:tcPr>
          <w:p w14:paraId="27C9177D"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No. quadrats</w:t>
            </w:r>
          </w:p>
        </w:tc>
        <w:tc>
          <w:tcPr>
            <w:tcW w:w="700" w:type="dxa"/>
            <w:tcBorders>
              <w:top w:val="single" w:sz="4" w:space="0" w:color="auto"/>
              <w:left w:val="nil"/>
              <w:bottom w:val="single" w:sz="4" w:space="0" w:color="auto"/>
              <w:right w:val="nil"/>
            </w:tcBorders>
            <w:shd w:val="clear" w:color="auto" w:fill="auto"/>
            <w:vAlign w:val="center"/>
            <w:hideMark/>
          </w:tcPr>
          <w:p w14:paraId="6896D9FE"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7E35DF54"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73C59598"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7E08E0A0"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 xml:space="preserve">α diversity </w:t>
            </w:r>
            <w:proofErr w:type="spellStart"/>
            <w:r w:rsidRPr="00D1126E">
              <w:rPr>
                <w:rFonts w:ascii="Calibri" w:eastAsia="Times New Roman" w:hAnsi="Calibri" w:cs="Calibri"/>
                <w:b/>
                <w:bCs/>
                <w:color w:val="000000"/>
                <w:sz w:val="20"/>
                <w:szCs w:val="20"/>
              </w:rPr>
              <w:t>sd</w:t>
            </w:r>
            <w:proofErr w:type="spellEnd"/>
          </w:p>
        </w:tc>
        <w:tc>
          <w:tcPr>
            <w:tcW w:w="800" w:type="dxa"/>
            <w:tcBorders>
              <w:top w:val="single" w:sz="4" w:space="0" w:color="auto"/>
              <w:left w:val="nil"/>
              <w:bottom w:val="single" w:sz="4" w:space="0" w:color="auto"/>
              <w:right w:val="nil"/>
            </w:tcBorders>
            <w:shd w:val="clear" w:color="auto" w:fill="auto"/>
            <w:vAlign w:val="center"/>
            <w:hideMark/>
          </w:tcPr>
          <w:p w14:paraId="359E566F"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β diversity</w:t>
            </w:r>
          </w:p>
        </w:tc>
      </w:tr>
      <w:tr w:rsidR="00D1126E" w:rsidRPr="00D1126E" w14:paraId="4ECBEFC0" w14:textId="77777777" w:rsidTr="002B358C">
        <w:trPr>
          <w:divId w:val="86388072"/>
          <w:trHeight w:val="290"/>
          <w:jc w:val="center"/>
        </w:trPr>
        <w:tc>
          <w:tcPr>
            <w:tcW w:w="1080" w:type="dxa"/>
            <w:tcBorders>
              <w:top w:val="nil"/>
              <w:left w:val="nil"/>
              <w:bottom w:val="nil"/>
              <w:right w:val="nil"/>
            </w:tcBorders>
            <w:shd w:val="clear" w:color="auto" w:fill="auto"/>
            <w:vAlign w:val="bottom"/>
            <w:hideMark/>
          </w:tcPr>
          <w:p w14:paraId="7A3ADA61"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Sedge</w:t>
            </w:r>
          </w:p>
        </w:tc>
        <w:tc>
          <w:tcPr>
            <w:tcW w:w="840" w:type="dxa"/>
            <w:tcBorders>
              <w:top w:val="nil"/>
              <w:left w:val="nil"/>
              <w:bottom w:val="nil"/>
              <w:right w:val="nil"/>
            </w:tcBorders>
            <w:shd w:val="clear" w:color="auto" w:fill="auto"/>
            <w:noWrap/>
            <w:vAlign w:val="bottom"/>
            <w:hideMark/>
          </w:tcPr>
          <w:p w14:paraId="3ED8BE97"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1C146A5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64164E0"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5C7BF3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AFF72A6"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4DE4A0F"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3952B8A1"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0B96B7A"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45CC8D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700" w:type="dxa"/>
            <w:tcBorders>
              <w:top w:val="single" w:sz="4" w:space="0" w:color="auto"/>
              <w:left w:val="nil"/>
              <w:bottom w:val="single" w:sz="4" w:space="0" w:color="auto"/>
              <w:right w:val="nil"/>
            </w:tcBorders>
            <w:shd w:val="clear" w:color="auto" w:fill="auto"/>
            <w:noWrap/>
            <w:vAlign w:val="bottom"/>
            <w:hideMark/>
          </w:tcPr>
          <w:p w14:paraId="5690B4D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0875B8C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273D7D2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7</w:t>
            </w:r>
          </w:p>
        </w:tc>
        <w:tc>
          <w:tcPr>
            <w:tcW w:w="800" w:type="dxa"/>
            <w:tcBorders>
              <w:top w:val="single" w:sz="4" w:space="0" w:color="auto"/>
              <w:left w:val="nil"/>
              <w:bottom w:val="single" w:sz="4" w:space="0" w:color="auto"/>
              <w:right w:val="nil"/>
            </w:tcBorders>
            <w:shd w:val="clear" w:color="auto" w:fill="auto"/>
            <w:noWrap/>
            <w:vAlign w:val="bottom"/>
            <w:hideMark/>
          </w:tcPr>
          <w:p w14:paraId="7CF663F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5</w:t>
            </w:r>
          </w:p>
        </w:tc>
        <w:tc>
          <w:tcPr>
            <w:tcW w:w="800" w:type="dxa"/>
            <w:tcBorders>
              <w:top w:val="single" w:sz="4" w:space="0" w:color="auto"/>
              <w:left w:val="nil"/>
              <w:bottom w:val="single" w:sz="4" w:space="0" w:color="auto"/>
              <w:right w:val="nil"/>
            </w:tcBorders>
            <w:shd w:val="clear" w:color="auto" w:fill="auto"/>
            <w:noWrap/>
            <w:vAlign w:val="bottom"/>
            <w:hideMark/>
          </w:tcPr>
          <w:p w14:paraId="1365895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9</w:t>
            </w:r>
          </w:p>
        </w:tc>
      </w:tr>
      <w:tr w:rsidR="00D1126E" w:rsidRPr="00D1126E" w14:paraId="287718A8"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3581D327"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508E50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1</w:t>
            </w:r>
          </w:p>
        </w:tc>
        <w:tc>
          <w:tcPr>
            <w:tcW w:w="700" w:type="dxa"/>
            <w:tcBorders>
              <w:top w:val="nil"/>
              <w:left w:val="nil"/>
              <w:bottom w:val="nil"/>
              <w:right w:val="nil"/>
            </w:tcBorders>
            <w:shd w:val="clear" w:color="auto" w:fill="auto"/>
            <w:noWrap/>
            <w:vAlign w:val="bottom"/>
            <w:hideMark/>
          </w:tcPr>
          <w:p w14:paraId="7EBD419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vAlign w:val="bottom"/>
            <w:hideMark/>
          </w:tcPr>
          <w:p w14:paraId="3D8B697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85A126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3</w:t>
            </w:r>
          </w:p>
        </w:tc>
        <w:tc>
          <w:tcPr>
            <w:tcW w:w="800" w:type="dxa"/>
            <w:tcBorders>
              <w:top w:val="nil"/>
              <w:left w:val="nil"/>
              <w:bottom w:val="single" w:sz="4" w:space="0" w:color="auto"/>
              <w:right w:val="nil"/>
            </w:tcBorders>
            <w:shd w:val="clear" w:color="auto" w:fill="auto"/>
            <w:noWrap/>
            <w:vAlign w:val="bottom"/>
            <w:hideMark/>
          </w:tcPr>
          <w:p w14:paraId="22811C9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0</w:t>
            </w:r>
          </w:p>
        </w:tc>
        <w:tc>
          <w:tcPr>
            <w:tcW w:w="800" w:type="dxa"/>
            <w:tcBorders>
              <w:top w:val="nil"/>
              <w:left w:val="nil"/>
              <w:bottom w:val="single" w:sz="4" w:space="0" w:color="auto"/>
              <w:right w:val="nil"/>
            </w:tcBorders>
            <w:shd w:val="clear" w:color="auto" w:fill="auto"/>
            <w:noWrap/>
            <w:vAlign w:val="bottom"/>
            <w:hideMark/>
          </w:tcPr>
          <w:p w14:paraId="4E337E0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2</w:t>
            </w:r>
          </w:p>
        </w:tc>
      </w:tr>
      <w:tr w:rsidR="00D1126E" w:rsidRPr="00D1126E" w14:paraId="635B7DCE"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BF9A265"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2D7F3D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21B1DEA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3FB7E0A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C31FF5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7.9</w:t>
            </w:r>
          </w:p>
        </w:tc>
        <w:tc>
          <w:tcPr>
            <w:tcW w:w="800" w:type="dxa"/>
            <w:tcBorders>
              <w:top w:val="nil"/>
              <w:left w:val="nil"/>
              <w:bottom w:val="single" w:sz="4" w:space="0" w:color="auto"/>
              <w:right w:val="nil"/>
            </w:tcBorders>
            <w:shd w:val="clear" w:color="auto" w:fill="auto"/>
            <w:noWrap/>
            <w:vAlign w:val="bottom"/>
            <w:hideMark/>
          </w:tcPr>
          <w:p w14:paraId="751CBD6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7</w:t>
            </w:r>
          </w:p>
        </w:tc>
        <w:tc>
          <w:tcPr>
            <w:tcW w:w="800" w:type="dxa"/>
            <w:tcBorders>
              <w:top w:val="nil"/>
              <w:left w:val="nil"/>
              <w:bottom w:val="single" w:sz="4" w:space="0" w:color="auto"/>
              <w:right w:val="nil"/>
            </w:tcBorders>
            <w:shd w:val="clear" w:color="auto" w:fill="auto"/>
            <w:noWrap/>
            <w:vAlign w:val="bottom"/>
            <w:hideMark/>
          </w:tcPr>
          <w:p w14:paraId="6A9B501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3</w:t>
            </w:r>
          </w:p>
        </w:tc>
      </w:tr>
      <w:tr w:rsidR="00D1126E" w:rsidRPr="00D1126E" w14:paraId="7F44B7E9" w14:textId="77777777" w:rsidTr="002B358C">
        <w:trPr>
          <w:divId w:val="86388072"/>
          <w:trHeight w:val="200"/>
          <w:jc w:val="center"/>
        </w:trPr>
        <w:tc>
          <w:tcPr>
            <w:tcW w:w="1080" w:type="dxa"/>
            <w:tcBorders>
              <w:top w:val="nil"/>
              <w:left w:val="nil"/>
              <w:bottom w:val="nil"/>
              <w:right w:val="nil"/>
            </w:tcBorders>
            <w:shd w:val="clear" w:color="auto" w:fill="auto"/>
            <w:noWrap/>
            <w:vAlign w:val="bottom"/>
            <w:hideMark/>
          </w:tcPr>
          <w:p w14:paraId="47F63BAD"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C5C2EA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7763EC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E52C256"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F654F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26DEB3"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E3A57BC"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06D1E629"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0A506613"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Fescue</w:t>
            </w:r>
          </w:p>
        </w:tc>
        <w:tc>
          <w:tcPr>
            <w:tcW w:w="840" w:type="dxa"/>
            <w:tcBorders>
              <w:top w:val="nil"/>
              <w:left w:val="nil"/>
              <w:bottom w:val="nil"/>
              <w:right w:val="nil"/>
            </w:tcBorders>
            <w:shd w:val="clear" w:color="auto" w:fill="auto"/>
            <w:noWrap/>
            <w:vAlign w:val="bottom"/>
            <w:hideMark/>
          </w:tcPr>
          <w:p w14:paraId="4968A744"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EE5B6A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D9D853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F0CEA5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D88125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3510C9"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67D2B1CF"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D775F07"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78568D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9</w:t>
            </w:r>
          </w:p>
        </w:tc>
        <w:tc>
          <w:tcPr>
            <w:tcW w:w="700" w:type="dxa"/>
            <w:tcBorders>
              <w:top w:val="single" w:sz="4" w:space="0" w:color="auto"/>
              <w:left w:val="nil"/>
              <w:bottom w:val="single" w:sz="4" w:space="0" w:color="auto"/>
              <w:right w:val="nil"/>
            </w:tcBorders>
            <w:shd w:val="clear" w:color="auto" w:fill="auto"/>
            <w:noWrap/>
            <w:vAlign w:val="bottom"/>
            <w:hideMark/>
          </w:tcPr>
          <w:p w14:paraId="4414872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6292BF9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2CCA91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8</w:t>
            </w:r>
          </w:p>
        </w:tc>
        <w:tc>
          <w:tcPr>
            <w:tcW w:w="800" w:type="dxa"/>
            <w:tcBorders>
              <w:top w:val="single" w:sz="4" w:space="0" w:color="auto"/>
              <w:left w:val="nil"/>
              <w:bottom w:val="single" w:sz="4" w:space="0" w:color="auto"/>
              <w:right w:val="nil"/>
            </w:tcBorders>
            <w:shd w:val="clear" w:color="auto" w:fill="auto"/>
            <w:noWrap/>
            <w:vAlign w:val="bottom"/>
            <w:hideMark/>
          </w:tcPr>
          <w:p w14:paraId="707FE21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9</w:t>
            </w:r>
          </w:p>
        </w:tc>
        <w:tc>
          <w:tcPr>
            <w:tcW w:w="800" w:type="dxa"/>
            <w:tcBorders>
              <w:top w:val="single" w:sz="4" w:space="0" w:color="auto"/>
              <w:left w:val="nil"/>
              <w:bottom w:val="single" w:sz="4" w:space="0" w:color="auto"/>
              <w:right w:val="nil"/>
            </w:tcBorders>
            <w:shd w:val="clear" w:color="auto" w:fill="auto"/>
            <w:noWrap/>
            <w:vAlign w:val="bottom"/>
            <w:hideMark/>
          </w:tcPr>
          <w:p w14:paraId="7512A86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2</w:t>
            </w:r>
          </w:p>
        </w:tc>
      </w:tr>
      <w:tr w:rsidR="00D1126E" w:rsidRPr="00D1126E" w14:paraId="0B4C0A27"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18FC35EE"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1EADBC3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3</w:t>
            </w:r>
          </w:p>
        </w:tc>
        <w:tc>
          <w:tcPr>
            <w:tcW w:w="700" w:type="dxa"/>
            <w:tcBorders>
              <w:top w:val="nil"/>
              <w:left w:val="nil"/>
              <w:bottom w:val="nil"/>
              <w:right w:val="nil"/>
            </w:tcBorders>
            <w:shd w:val="clear" w:color="auto" w:fill="auto"/>
            <w:noWrap/>
            <w:vAlign w:val="bottom"/>
            <w:hideMark/>
          </w:tcPr>
          <w:p w14:paraId="0A1B1C4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vAlign w:val="bottom"/>
            <w:hideMark/>
          </w:tcPr>
          <w:p w14:paraId="4D19428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5D1B559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9.7</w:t>
            </w:r>
          </w:p>
        </w:tc>
        <w:tc>
          <w:tcPr>
            <w:tcW w:w="800" w:type="dxa"/>
            <w:tcBorders>
              <w:top w:val="nil"/>
              <w:left w:val="nil"/>
              <w:bottom w:val="single" w:sz="4" w:space="0" w:color="auto"/>
              <w:right w:val="nil"/>
            </w:tcBorders>
            <w:shd w:val="clear" w:color="auto" w:fill="auto"/>
            <w:noWrap/>
            <w:vAlign w:val="bottom"/>
            <w:hideMark/>
          </w:tcPr>
          <w:p w14:paraId="7CAE91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0</w:t>
            </w:r>
          </w:p>
        </w:tc>
        <w:tc>
          <w:tcPr>
            <w:tcW w:w="800" w:type="dxa"/>
            <w:tcBorders>
              <w:top w:val="nil"/>
              <w:left w:val="nil"/>
              <w:bottom w:val="single" w:sz="4" w:space="0" w:color="auto"/>
              <w:right w:val="nil"/>
            </w:tcBorders>
            <w:shd w:val="clear" w:color="auto" w:fill="auto"/>
            <w:noWrap/>
            <w:vAlign w:val="bottom"/>
            <w:hideMark/>
          </w:tcPr>
          <w:p w14:paraId="5020899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2</w:t>
            </w:r>
          </w:p>
        </w:tc>
      </w:tr>
      <w:tr w:rsidR="00D1126E" w:rsidRPr="00D1126E" w14:paraId="2C7E587E"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F2E43E5"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2CEF9E3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8</w:t>
            </w:r>
          </w:p>
        </w:tc>
        <w:tc>
          <w:tcPr>
            <w:tcW w:w="700" w:type="dxa"/>
            <w:tcBorders>
              <w:top w:val="single" w:sz="4" w:space="0" w:color="auto"/>
              <w:left w:val="nil"/>
              <w:bottom w:val="single" w:sz="4" w:space="0" w:color="auto"/>
              <w:right w:val="nil"/>
            </w:tcBorders>
            <w:shd w:val="clear" w:color="auto" w:fill="auto"/>
            <w:noWrap/>
            <w:vAlign w:val="bottom"/>
            <w:hideMark/>
          </w:tcPr>
          <w:p w14:paraId="7F950E0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1447F3EB"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7653C0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5.8</w:t>
            </w:r>
          </w:p>
        </w:tc>
        <w:tc>
          <w:tcPr>
            <w:tcW w:w="800" w:type="dxa"/>
            <w:tcBorders>
              <w:top w:val="nil"/>
              <w:left w:val="nil"/>
              <w:bottom w:val="single" w:sz="4" w:space="0" w:color="auto"/>
              <w:right w:val="nil"/>
            </w:tcBorders>
            <w:shd w:val="clear" w:color="auto" w:fill="auto"/>
            <w:noWrap/>
            <w:vAlign w:val="bottom"/>
            <w:hideMark/>
          </w:tcPr>
          <w:p w14:paraId="71BD11E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c>
          <w:tcPr>
            <w:tcW w:w="800" w:type="dxa"/>
            <w:tcBorders>
              <w:top w:val="nil"/>
              <w:left w:val="nil"/>
              <w:bottom w:val="single" w:sz="4" w:space="0" w:color="auto"/>
              <w:right w:val="nil"/>
            </w:tcBorders>
            <w:shd w:val="clear" w:color="auto" w:fill="auto"/>
            <w:noWrap/>
            <w:vAlign w:val="bottom"/>
            <w:hideMark/>
          </w:tcPr>
          <w:p w14:paraId="7D65266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6</w:t>
            </w:r>
          </w:p>
        </w:tc>
      </w:tr>
      <w:tr w:rsidR="00D1126E" w:rsidRPr="00D1126E" w14:paraId="38B45896" w14:textId="77777777" w:rsidTr="002B358C">
        <w:trPr>
          <w:divId w:val="86388072"/>
          <w:trHeight w:val="200"/>
          <w:jc w:val="center"/>
        </w:trPr>
        <w:tc>
          <w:tcPr>
            <w:tcW w:w="1080" w:type="dxa"/>
            <w:tcBorders>
              <w:top w:val="nil"/>
              <w:left w:val="nil"/>
              <w:bottom w:val="nil"/>
              <w:right w:val="nil"/>
            </w:tcBorders>
            <w:shd w:val="clear" w:color="auto" w:fill="auto"/>
            <w:noWrap/>
            <w:vAlign w:val="bottom"/>
            <w:hideMark/>
          </w:tcPr>
          <w:p w14:paraId="061599FE"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05C14BF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638B058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760405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29064AD"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873275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4B96DC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99F27C4"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79B7334D"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Bogbean</w:t>
            </w:r>
          </w:p>
        </w:tc>
        <w:tc>
          <w:tcPr>
            <w:tcW w:w="840" w:type="dxa"/>
            <w:tcBorders>
              <w:top w:val="nil"/>
              <w:left w:val="nil"/>
              <w:bottom w:val="nil"/>
              <w:right w:val="nil"/>
            </w:tcBorders>
            <w:shd w:val="clear" w:color="auto" w:fill="auto"/>
            <w:noWrap/>
            <w:vAlign w:val="bottom"/>
            <w:hideMark/>
          </w:tcPr>
          <w:p w14:paraId="043815C0"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A7152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2E27D8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5F6D5FF"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97C80B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861C3BE"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63D1FABD"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9C55893"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2E3FF7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9</w:t>
            </w:r>
          </w:p>
        </w:tc>
        <w:tc>
          <w:tcPr>
            <w:tcW w:w="700" w:type="dxa"/>
            <w:tcBorders>
              <w:top w:val="single" w:sz="4" w:space="0" w:color="auto"/>
              <w:left w:val="nil"/>
              <w:bottom w:val="single" w:sz="4" w:space="0" w:color="auto"/>
              <w:right w:val="nil"/>
            </w:tcBorders>
            <w:shd w:val="clear" w:color="auto" w:fill="auto"/>
            <w:noWrap/>
            <w:vAlign w:val="bottom"/>
            <w:hideMark/>
          </w:tcPr>
          <w:p w14:paraId="1FCBEF5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0</w:t>
            </w:r>
          </w:p>
        </w:tc>
        <w:tc>
          <w:tcPr>
            <w:tcW w:w="300" w:type="dxa"/>
            <w:tcBorders>
              <w:top w:val="nil"/>
              <w:left w:val="nil"/>
              <w:bottom w:val="nil"/>
              <w:right w:val="nil"/>
            </w:tcBorders>
            <w:shd w:val="clear" w:color="auto" w:fill="auto"/>
            <w:noWrap/>
            <w:vAlign w:val="bottom"/>
            <w:hideMark/>
          </w:tcPr>
          <w:p w14:paraId="6DA8B8A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CC11B1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8</w:t>
            </w:r>
          </w:p>
        </w:tc>
        <w:tc>
          <w:tcPr>
            <w:tcW w:w="800" w:type="dxa"/>
            <w:tcBorders>
              <w:top w:val="single" w:sz="4" w:space="0" w:color="auto"/>
              <w:left w:val="nil"/>
              <w:bottom w:val="single" w:sz="4" w:space="0" w:color="auto"/>
              <w:right w:val="nil"/>
            </w:tcBorders>
            <w:shd w:val="clear" w:color="auto" w:fill="auto"/>
            <w:noWrap/>
            <w:vAlign w:val="bottom"/>
            <w:hideMark/>
          </w:tcPr>
          <w:p w14:paraId="1739FAC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6</w:t>
            </w:r>
          </w:p>
        </w:tc>
        <w:tc>
          <w:tcPr>
            <w:tcW w:w="800" w:type="dxa"/>
            <w:tcBorders>
              <w:top w:val="single" w:sz="4" w:space="0" w:color="auto"/>
              <w:left w:val="nil"/>
              <w:bottom w:val="single" w:sz="4" w:space="0" w:color="auto"/>
              <w:right w:val="nil"/>
            </w:tcBorders>
            <w:shd w:val="clear" w:color="auto" w:fill="auto"/>
            <w:noWrap/>
            <w:vAlign w:val="bottom"/>
            <w:hideMark/>
          </w:tcPr>
          <w:p w14:paraId="26569D0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r>
      <w:tr w:rsidR="00D1126E" w:rsidRPr="00D1126E" w14:paraId="0DF12F27"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098D1A87"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053F55C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8</w:t>
            </w:r>
          </w:p>
        </w:tc>
        <w:tc>
          <w:tcPr>
            <w:tcW w:w="700" w:type="dxa"/>
            <w:tcBorders>
              <w:top w:val="nil"/>
              <w:left w:val="nil"/>
              <w:bottom w:val="nil"/>
              <w:right w:val="nil"/>
            </w:tcBorders>
            <w:shd w:val="clear" w:color="auto" w:fill="auto"/>
            <w:noWrap/>
            <w:vAlign w:val="bottom"/>
            <w:hideMark/>
          </w:tcPr>
          <w:p w14:paraId="69CB927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1BF5FE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5D0393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1.5</w:t>
            </w:r>
          </w:p>
        </w:tc>
        <w:tc>
          <w:tcPr>
            <w:tcW w:w="800" w:type="dxa"/>
            <w:tcBorders>
              <w:top w:val="nil"/>
              <w:left w:val="nil"/>
              <w:bottom w:val="single" w:sz="4" w:space="0" w:color="auto"/>
              <w:right w:val="nil"/>
            </w:tcBorders>
            <w:shd w:val="clear" w:color="auto" w:fill="auto"/>
            <w:noWrap/>
            <w:vAlign w:val="bottom"/>
            <w:hideMark/>
          </w:tcPr>
          <w:p w14:paraId="002F508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9</w:t>
            </w:r>
          </w:p>
        </w:tc>
        <w:tc>
          <w:tcPr>
            <w:tcW w:w="800" w:type="dxa"/>
            <w:tcBorders>
              <w:top w:val="nil"/>
              <w:left w:val="nil"/>
              <w:bottom w:val="single" w:sz="4" w:space="0" w:color="auto"/>
              <w:right w:val="nil"/>
            </w:tcBorders>
            <w:shd w:val="clear" w:color="auto" w:fill="auto"/>
            <w:noWrap/>
            <w:vAlign w:val="bottom"/>
            <w:hideMark/>
          </w:tcPr>
          <w:p w14:paraId="32309C8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1</w:t>
            </w:r>
          </w:p>
        </w:tc>
      </w:tr>
      <w:tr w:rsidR="00D1126E" w:rsidRPr="00D1126E" w14:paraId="4C598717"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8AA99B2"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43D73A2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32DEA0A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21C58F7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331CB0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5</w:t>
            </w:r>
          </w:p>
        </w:tc>
        <w:tc>
          <w:tcPr>
            <w:tcW w:w="800" w:type="dxa"/>
            <w:tcBorders>
              <w:top w:val="nil"/>
              <w:left w:val="nil"/>
              <w:bottom w:val="single" w:sz="4" w:space="0" w:color="auto"/>
              <w:right w:val="nil"/>
            </w:tcBorders>
            <w:shd w:val="clear" w:color="auto" w:fill="auto"/>
            <w:noWrap/>
            <w:vAlign w:val="bottom"/>
            <w:hideMark/>
          </w:tcPr>
          <w:p w14:paraId="6E9ABFE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9</w:t>
            </w:r>
          </w:p>
        </w:tc>
        <w:tc>
          <w:tcPr>
            <w:tcW w:w="800" w:type="dxa"/>
            <w:tcBorders>
              <w:top w:val="nil"/>
              <w:left w:val="nil"/>
              <w:bottom w:val="single" w:sz="4" w:space="0" w:color="auto"/>
              <w:right w:val="nil"/>
            </w:tcBorders>
            <w:shd w:val="clear" w:color="auto" w:fill="auto"/>
            <w:noWrap/>
            <w:vAlign w:val="bottom"/>
            <w:hideMark/>
          </w:tcPr>
          <w:p w14:paraId="41C20C2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3</w:t>
            </w:r>
          </w:p>
        </w:tc>
      </w:tr>
      <w:tr w:rsidR="00D1126E" w:rsidRPr="00D1126E" w14:paraId="7CFDBCD7" w14:textId="77777777" w:rsidTr="002B358C">
        <w:trPr>
          <w:divId w:val="86388072"/>
          <w:trHeight w:val="200"/>
          <w:jc w:val="center"/>
        </w:trPr>
        <w:tc>
          <w:tcPr>
            <w:tcW w:w="1080" w:type="dxa"/>
            <w:tcBorders>
              <w:top w:val="nil"/>
              <w:left w:val="nil"/>
              <w:bottom w:val="nil"/>
              <w:right w:val="nil"/>
            </w:tcBorders>
            <w:shd w:val="clear" w:color="auto" w:fill="auto"/>
            <w:noWrap/>
            <w:vAlign w:val="bottom"/>
            <w:hideMark/>
          </w:tcPr>
          <w:p w14:paraId="21A0636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1275C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C3C594F"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23B10A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F9BDA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DEE000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E848561"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B4C3A1C"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2D4285CF"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Total</w:t>
            </w:r>
          </w:p>
        </w:tc>
        <w:tc>
          <w:tcPr>
            <w:tcW w:w="840" w:type="dxa"/>
            <w:tcBorders>
              <w:top w:val="nil"/>
              <w:left w:val="nil"/>
              <w:bottom w:val="nil"/>
              <w:right w:val="nil"/>
            </w:tcBorders>
            <w:shd w:val="clear" w:color="auto" w:fill="auto"/>
            <w:noWrap/>
            <w:vAlign w:val="bottom"/>
            <w:hideMark/>
          </w:tcPr>
          <w:p w14:paraId="6C1419DB"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5A30E79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131373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20FF8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4F75B6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07B0A7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1451FF6E"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65E32B1"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6CB871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2</w:t>
            </w:r>
          </w:p>
        </w:tc>
        <w:tc>
          <w:tcPr>
            <w:tcW w:w="700" w:type="dxa"/>
            <w:tcBorders>
              <w:top w:val="single" w:sz="4" w:space="0" w:color="auto"/>
              <w:left w:val="nil"/>
              <w:bottom w:val="single" w:sz="4" w:space="0" w:color="auto"/>
              <w:right w:val="nil"/>
            </w:tcBorders>
            <w:shd w:val="clear" w:color="auto" w:fill="auto"/>
            <w:noWrap/>
            <w:vAlign w:val="bottom"/>
            <w:hideMark/>
          </w:tcPr>
          <w:p w14:paraId="69097E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8</w:t>
            </w:r>
          </w:p>
        </w:tc>
        <w:tc>
          <w:tcPr>
            <w:tcW w:w="300" w:type="dxa"/>
            <w:tcBorders>
              <w:top w:val="nil"/>
              <w:left w:val="nil"/>
              <w:bottom w:val="nil"/>
              <w:right w:val="nil"/>
            </w:tcBorders>
            <w:shd w:val="clear" w:color="auto" w:fill="auto"/>
            <w:noWrap/>
            <w:vAlign w:val="bottom"/>
            <w:hideMark/>
          </w:tcPr>
          <w:p w14:paraId="2C35A1A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208635F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0</w:t>
            </w:r>
          </w:p>
        </w:tc>
        <w:tc>
          <w:tcPr>
            <w:tcW w:w="800" w:type="dxa"/>
            <w:tcBorders>
              <w:top w:val="single" w:sz="4" w:space="0" w:color="auto"/>
              <w:left w:val="nil"/>
              <w:bottom w:val="single" w:sz="4" w:space="0" w:color="auto"/>
              <w:right w:val="nil"/>
            </w:tcBorders>
            <w:shd w:val="clear" w:color="auto" w:fill="auto"/>
            <w:noWrap/>
            <w:vAlign w:val="bottom"/>
            <w:hideMark/>
          </w:tcPr>
          <w:p w14:paraId="57D213F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800" w:type="dxa"/>
            <w:tcBorders>
              <w:top w:val="single" w:sz="4" w:space="0" w:color="auto"/>
              <w:left w:val="nil"/>
              <w:bottom w:val="single" w:sz="4" w:space="0" w:color="auto"/>
              <w:right w:val="nil"/>
            </w:tcBorders>
            <w:shd w:val="clear" w:color="auto" w:fill="auto"/>
            <w:noWrap/>
            <w:vAlign w:val="bottom"/>
            <w:hideMark/>
          </w:tcPr>
          <w:p w14:paraId="3154912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8</w:t>
            </w:r>
          </w:p>
        </w:tc>
      </w:tr>
      <w:tr w:rsidR="00D1126E" w:rsidRPr="00D1126E" w14:paraId="524792BA"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28C0EC83"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0C3E375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2</w:t>
            </w:r>
          </w:p>
        </w:tc>
        <w:tc>
          <w:tcPr>
            <w:tcW w:w="700" w:type="dxa"/>
            <w:tcBorders>
              <w:top w:val="nil"/>
              <w:left w:val="nil"/>
              <w:bottom w:val="nil"/>
              <w:right w:val="nil"/>
            </w:tcBorders>
            <w:shd w:val="clear" w:color="auto" w:fill="auto"/>
            <w:noWrap/>
            <w:vAlign w:val="bottom"/>
            <w:hideMark/>
          </w:tcPr>
          <w:p w14:paraId="49DE68C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7465DE5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030FF08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9.6</w:t>
            </w:r>
          </w:p>
        </w:tc>
        <w:tc>
          <w:tcPr>
            <w:tcW w:w="800" w:type="dxa"/>
            <w:tcBorders>
              <w:top w:val="nil"/>
              <w:left w:val="nil"/>
              <w:bottom w:val="nil"/>
              <w:right w:val="nil"/>
            </w:tcBorders>
            <w:shd w:val="clear" w:color="auto" w:fill="auto"/>
            <w:noWrap/>
            <w:vAlign w:val="bottom"/>
            <w:hideMark/>
          </w:tcPr>
          <w:p w14:paraId="158BFA3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3</w:t>
            </w:r>
          </w:p>
        </w:tc>
        <w:tc>
          <w:tcPr>
            <w:tcW w:w="800" w:type="dxa"/>
            <w:tcBorders>
              <w:top w:val="nil"/>
              <w:left w:val="nil"/>
              <w:bottom w:val="nil"/>
              <w:right w:val="nil"/>
            </w:tcBorders>
            <w:shd w:val="clear" w:color="auto" w:fill="auto"/>
            <w:noWrap/>
            <w:vAlign w:val="bottom"/>
            <w:hideMark/>
          </w:tcPr>
          <w:p w14:paraId="360AAAC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7</w:t>
            </w:r>
          </w:p>
        </w:tc>
      </w:tr>
      <w:tr w:rsidR="00D1126E" w:rsidRPr="00D1126E" w14:paraId="22220855"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ED4C702"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63E35E9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74</w:t>
            </w:r>
          </w:p>
        </w:tc>
        <w:tc>
          <w:tcPr>
            <w:tcW w:w="700" w:type="dxa"/>
            <w:tcBorders>
              <w:top w:val="single" w:sz="4" w:space="0" w:color="auto"/>
              <w:left w:val="nil"/>
              <w:bottom w:val="single" w:sz="4" w:space="0" w:color="auto"/>
              <w:right w:val="nil"/>
            </w:tcBorders>
            <w:shd w:val="clear" w:color="auto" w:fill="auto"/>
            <w:noWrap/>
            <w:vAlign w:val="bottom"/>
            <w:hideMark/>
          </w:tcPr>
          <w:p w14:paraId="24B15A1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4</w:t>
            </w:r>
          </w:p>
        </w:tc>
        <w:tc>
          <w:tcPr>
            <w:tcW w:w="300" w:type="dxa"/>
            <w:tcBorders>
              <w:top w:val="nil"/>
              <w:left w:val="nil"/>
              <w:bottom w:val="nil"/>
              <w:right w:val="nil"/>
            </w:tcBorders>
            <w:shd w:val="clear" w:color="auto" w:fill="auto"/>
            <w:noWrap/>
            <w:vAlign w:val="bottom"/>
            <w:hideMark/>
          </w:tcPr>
          <w:p w14:paraId="42D91E6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6F782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9.4</w:t>
            </w:r>
          </w:p>
        </w:tc>
        <w:tc>
          <w:tcPr>
            <w:tcW w:w="800" w:type="dxa"/>
            <w:tcBorders>
              <w:top w:val="single" w:sz="4" w:space="0" w:color="auto"/>
              <w:left w:val="nil"/>
              <w:bottom w:val="single" w:sz="4" w:space="0" w:color="auto"/>
              <w:right w:val="nil"/>
            </w:tcBorders>
            <w:shd w:val="clear" w:color="auto" w:fill="auto"/>
            <w:noWrap/>
            <w:vAlign w:val="bottom"/>
            <w:hideMark/>
          </w:tcPr>
          <w:p w14:paraId="356084B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0</w:t>
            </w:r>
          </w:p>
        </w:tc>
        <w:tc>
          <w:tcPr>
            <w:tcW w:w="800" w:type="dxa"/>
            <w:tcBorders>
              <w:top w:val="single" w:sz="4" w:space="0" w:color="auto"/>
              <w:left w:val="nil"/>
              <w:bottom w:val="single" w:sz="4" w:space="0" w:color="auto"/>
              <w:right w:val="nil"/>
            </w:tcBorders>
            <w:shd w:val="clear" w:color="auto" w:fill="auto"/>
            <w:noWrap/>
            <w:vAlign w:val="bottom"/>
            <w:hideMark/>
          </w:tcPr>
          <w:p w14:paraId="52D074E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7</w:t>
            </w:r>
          </w:p>
        </w:tc>
      </w:tr>
    </w:tbl>
    <w:p w14:paraId="52039417" w14:textId="17C5247E" w:rsidR="00736096" w:rsidRPr="00825EA9" w:rsidRDefault="00A26EDE" w:rsidP="00F92EFD">
      <w:pPr>
        <w:ind w:firstLine="720"/>
      </w:pPr>
      <w:r>
        <w:fldChar w:fldCharType="end"/>
      </w:r>
    </w:p>
    <w:p w14:paraId="3D519838" w14:textId="17270468" w:rsidR="009D1A0A" w:rsidRPr="009D1A0A" w:rsidRDefault="005B5681" w:rsidP="00E12966">
      <w:pPr>
        <w:ind w:firstLine="720"/>
      </w:pPr>
      <w:r>
        <w:t xml:space="preserve"> </w:t>
      </w:r>
    </w:p>
    <w:p w14:paraId="1774FCB2" w14:textId="1EB98DC3" w:rsidR="00B61B57" w:rsidRDefault="00B61B57" w:rsidP="0066777E"/>
    <w:p w14:paraId="148443DA" w14:textId="54D6B4AA" w:rsidR="001A5B3B" w:rsidRDefault="001A5B3B">
      <w:pPr>
        <w:rPr>
          <w:iCs/>
          <w:color w:val="44546A" w:themeColor="text2"/>
          <w:sz w:val="18"/>
          <w:szCs w:val="18"/>
        </w:rPr>
      </w:pPr>
      <w:r>
        <w:rPr>
          <w:iCs/>
          <w:color w:val="44546A" w:themeColor="text2"/>
          <w:sz w:val="18"/>
          <w:szCs w:val="18"/>
        </w:rPr>
        <w:br w:type="page"/>
      </w:r>
    </w:p>
    <w:p w14:paraId="67561DE8" w14:textId="18BA86FA" w:rsidR="00D1126E" w:rsidRDefault="002B358C" w:rsidP="00530C3C">
      <w:r>
        <w:rPr>
          <w:b/>
        </w:rPr>
        <w:lastRenderedPageBreak/>
        <w:t>Table 2</w:t>
      </w:r>
      <w:r>
        <w:t xml:space="preserve"> </w:t>
      </w:r>
      <w:r w:rsidRPr="002B358C">
        <w:t>Species significantly driving cluster groups (Euclidean distance) include the same dominant species in each assemblage type (Sedge by Carex lyngbyei, Fescue by Festuca arundinacea, Bogbean by Menyanthes trifoliata). Indicator species significantly defining the assemblage reported for p &lt; 0.05</w:t>
      </w:r>
      <w:r w:rsidR="00530C3C">
        <w:fldChar w:fldCharType="begin"/>
      </w:r>
      <w:r w:rsidR="00530C3C">
        <w:instrText xml:space="preserve"> LINK </w:instrText>
      </w:r>
      <w:r w:rsidR="00D1126E">
        <w:instrText xml:space="preserve">Excel.Sheet.12 https://ubcca-my.sharepoint.com/personal/stefanie_lane_ubc_ca/Documents/Documents/Dissertation/CommunityStability/tables.xlsx Indic_noIndVal!R4C1:R28C9 </w:instrText>
      </w:r>
      <w:r w:rsidR="00530C3C">
        <w:instrText xml:space="preserve">\a \f 4 \h </w:instrText>
      </w:r>
      <w:r w:rsidR="00B07913">
        <w:instrText xml:space="preserve"> \* MERGEFORMAT </w:instrText>
      </w:r>
      <w:r w:rsidR="00530C3C">
        <w:fldChar w:fldCharType="separate"/>
      </w:r>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
      <w:tr w:rsidR="00D1126E" w:rsidRPr="00D1126E" w14:paraId="3104E92D" w14:textId="77777777" w:rsidTr="00D1126E">
        <w:trPr>
          <w:divId w:val="1944339710"/>
          <w:trHeight w:val="260"/>
        </w:trPr>
        <w:tc>
          <w:tcPr>
            <w:tcW w:w="1091" w:type="dxa"/>
            <w:tcBorders>
              <w:top w:val="nil"/>
              <w:left w:val="nil"/>
              <w:bottom w:val="single" w:sz="4" w:space="0" w:color="auto"/>
              <w:right w:val="nil"/>
            </w:tcBorders>
            <w:shd w:val="clear" w:color="auto" w:fill="auto"/>
            <w:noWrap/>
            <w:vAlign w:val="bottom"/>
            <w:hideMark/>
          </w:tcPr>
          <w:p w14:paraId="4E0FF794" w14:textId="444A095D"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5599D7CF"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09F90163"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30B6D6A2"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1999</w:t>
            </w:r>
          </w:p>
        </w:tc>
        <w:tc>
          <w:tcPr>
            <w:tcW w:w="262" w:type="dxa"/>
            <w:tcBorders>
              <w:top w:val="nil"/>
              <w:left w:val="nil"/>
              <w:bottom w:val="nil"/>
              <w:right w:val="nil"/>
            </w:tcBorders>
            <w:shd w:val="clear" w:color="auto" w:fill="auto"/>
            <w:noWrap/>
            <w:vAlign w:val="bottom"/>
            <w:hideMark/>
          </w:tcPr>
          <w:p w14:paraId="7154CA02"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5CD6A1AA"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2019</w:t>
            </w:r>
          </w:p>
        </w:tc>
      </w:tr>
      <w:tr w:rsidR="00D1126E" w:rsidRPr="00D1126E" w14:paraId="7D401E9A" w14:textId="77777777" w:rsidTr="00D1126E">
        <w:trPr>
          <w:divId w:val="1944339710"/>
          <w:trHeight w:val="780"/>
        </w:trPr>
        <w:tc>
          <w:tcPr>
            <w:tcW w:w="1091" w:type="dxa"/>
            <w:tcBorders>
              <w:top w:val="nil"/>
              <w:left w:val="nil"/>
              <w:bottom w:val="single" w:sz="4" w:space="0" w:color="auto"/>
              <w:right w:val="nil"/>
            </w:tcBorders>
            <w:shd w:val="clear" w:color="auto" w:fill="auto"/>
            <w:vAlign w:val="center"/>
            <w:hideMark/>
          </w:tcPr>
          <w:p w14:paraId="247224D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Cluster Group Name</w:t>
            </w:r>
          </w:p>
        </w:tc>
        <w:tc>
          <w:tcPr>
            <w:tcW w:w="2149" w:type="dxa"/>
            <w:tcBorders>
              <w:top w:val="nil"/>
              <w:left w:val="nil"/>
              <w:bottom w:val="single" w:sz="4" w:space="0" w:color="auto"/>
              <w:right w:val="nil"/>
            </w:tcBorders>
            <w:shd w:val="clear" w:color="auto" w:fill="auto"/>
            <w:noWrap/>
            <w:vAlign w:val="center"/>
            <w:hideMark/>
          </w:tcPr>
          <w:p w14:paraId="49FBF62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810" w:type="dxa"/>
            <w:tcBorders>
              <w:top w:val="nil"/>
              <w:left w:val="nil"/>
              <w:bottom w:val="single" w:sz="4" w:space="0" w:color="auto"/>
              <w:right w:val="nil"/>
            </w:tcBorders>
            <w:shd w:val="clear" w:color="auto" w:fill="auto"/>
            <w:noWrap/>
            <w:vAlign w:val="center"/>
            <w:hideMark/>
          </w:tcPr>
          <w:p w14:paraId="621E991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4AE41BA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2C0527F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751" w:type="dxa"/>
            <w:tcBorders>
              <w:top w:val="nil"/>
              <w:left w:val="nil"/>
              <w:bottom w:val="single" w:sz="4" w:space="0" w:color="auto"/>
              <w:right w:val="nil"/>
            </w:tcBorders>
            <w:shd w:val="clear" w:color="auto" w:fill="auto"/>
            <w:noWrap/>
            <w:vAlign w:val="center"/>
            <w:hideMark/>
          </w:tcPr>
          <w:p w14:paraId="5CDAE9D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c>
          <w:tcPr>
            <w:tcW w:w="262" w:type="dxa"/>
            <w:tcBorders>
              <w:top w:val="nil"/>
              <w:left w:val="nil"/>
              <w:bottom w:val="nil"/>
              <w:right w:val="nil"/>
            </w:tcBorders>
            <w:shd w:val="clear" w:color="auto" w:fill="auto"/>
            <w:noWrap/>
            <w:vAlign w:val="center"/>
            <w:hideMark/>
          </w:tcPr>
          <w:p w14:paraId="554A0FBC"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154A7A5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881" w:type="dxa"/>
            <w:tcBorders>
              <w:top w:val="nil"/>
              <w:left w:val="nil"/>
              <w:bottom w:val="single" w:sz="4" w:space="0" w:color="auto"/>
              <w:right w:val="nil"/>
            </w:tcBorders>
            <w:shd w:val="clear" w:color="auto" w:fill="auto"/>
            <w:noWrap/>
            <w:vAlign w:val="center"/>
            <w:hideMark/>
          </w:tcPr>
          <w:p w14:paraId="6544035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r>
      <w:tr w:rsidR="00D1126E" w:rsidRPr="00D1126E" w14:paraId="588271C7"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1FE2F488"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0CBBF2D"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0371FCE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7004F2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1E8B90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80FD83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2E60A7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E2BA32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5B1F3D6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D9EB1F5"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1F53BA5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edge"</w:t>
            </w:r>
          </w:p>
        </w:tc>
        <w:tc>
          <w:tcPr>
            <w:tcW w:w="2149" w:type="dxa"/>
            <w:tcBorders>
              <w:top w:val="single" w:sz="8" w:space="0" w:color="auto"/>
              <w:left w:val="nil"/>
              <w:bottom w:val="nil"/>
              <w:right w:val="nil"/>
            </w:tcBorders>
            <w:shd w:val="clear" w:color="auto" w:fill="auto"/>
            <w:noWrap/>
            <w:vAlign w:val="bottom"/>
            <w:hideMark/>
          </w:tcPr>
          <w:p w14:paraId="6A201CF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810" w:type="dxa"/>
            <w:tcBorders>
              <w:top w:val="single" w:sz="8" w:space="0" w:color="auto"/>
              <w:left w:val="nil"/>
              <w:bottom w:val="single" w:sz="4" w:space="0" w:color="auto"/>
              <w:right w:val="nil"/>
            </w:tcBorders>
            <w:shd w:val="clear" w:color="auto" w:fill="auto"/>
            <w:noWrap/>
            <w:vAlign w:val="bottom"/>
            <w:hideMark/>
          </w:tcPr>
          <w:p w14:paraId="6D03A0D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3F3D6C8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3278975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751" w:type="dxa"/>
            <w:tcBorders>
              <w:top w:val="single" w:sz="8" w:space="0" w:color="auto"/>
              <w:left w:val="nil"/>
              <w:bottom w:val="nil"/>
              <w:right w:val="nil"/>
            </w:tcBorders>
            <w:shd w:val="clear" w:color="auto" w:fill="auto"/>
            <w:noWrap/>
            <w:vAlign w:val="bottom"/>
            <w:hideMark/>
          </w:tcPr>
          <w:p w14:paraId="57537FF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3961BF0A"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single" w:sz="4" w:space="0" w:color="auto"/>
              <w:right w:val="nil"/>
            </w:tcBorders>
            <w:shd w:val="clear" w:color="auto" w:fill="auto"/>
            <w:noWrap/>
            <w:vAlign w:val="bottom"/>
            <w:hideMark/>
          </w:tcPr>
          <w:p w14:paraId="75EAA9F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46873F9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64341CF8"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C1DEFC0"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3837A3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agittaria latifolia</w:t>
            </w:r>
          </w:p>
        </w:tc>
        <w:tc>
          <w:tcPr>
            <w:tcW w:w="810" w:type="dxa"/>
            <w:tcBorders>
              <w:top w:val="nil"/>
              <w:left w:val="nil"/>
              <w:bottom w:val="single" w:sz="4" w:space="0" w:color="auto"/>
              <w:right w:val="nil"/>
            </w:tcBorders>
            <w:shd w:val="clear" w:color="auto" w:fill="auto"/>
            <w:noWrap/>
            <w:vAlign w:val="bottom"/>
            <w:hideMark/>
          </w:tcPr>
          <w:p w14:paraId="65F50F5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055A314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021653B"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Impatiens capensis</w:t>
            </w:r>
          </w:p>
        </w:tc>
        <w:tc>
          <w:tcPr>
            <w:tcW w:w="751" w:type="dxa"/>
            <w:tcBorders>
              <w:top w:val="single" w:sz="4" w:space="0" w:color="auto"/>
              <w:left w:val="nil"/>
              <w:bottom w:val="single" w:sz="4" w:space="0" w:color="auto"/>
              <w:right w:val="nil"/>
            </w:tcBorders>
            <w:shd w:val="clear" w:color="auto" w:fill="auto"/>
            <w:noWrap/>
            <w:vAlign w:val="bottom"/>
            <w:hideMark/>
          </w:tcPr>
          <w:p w14:paraId="4C356C9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262" w:type="dxa"/>
            <w:tcBorders>
              <w:top w:val="nil"/>
              <w:left w:val="nil"/>
              <w:bottom w:val="nil"/>
              <w:right w:val="nil"/>
            </w:tcBorders>
            <w:shd w:val="clear" w:color="auto" w:fill="auto"/>
            <w:noWrap/>
            <w:vAlign w:val="bottom"/>
            <w:hideMark/>
          </w:tcPr>
          <w:p w14:paraId="3894975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77E589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051A7CD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3EDB32E8"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3E484044"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74D6594D"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choenoplectus tabernaemontani</w:t>
            </w:r>
          </w:p>
        </w:tc>
        <w:tc>
          <w:tcPr>
            <w:tcW w:w="810" w:type="dxa"/>
            <w:tcBorders>
              <w:top w:val="nil"/>
              <w:left w:val="nil"/>
              <w:bottom w:val="single" w:sz="8" w:space="0" w:color="auto"/>
              <w:right w:val="nil"/>
            </w:tcBorders>
            <w:shd w:val="clear" w:color="auto" w:fill="auto"/>
            <w:noWrap/>
            <w:vAlign w:val="bottom"/>
            <w:hideMark/>
          </w:tcPr>
          <w:p w14:paraId="5E2CCEB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single" w:sz="8" w:space="0" w:color="auto"/>
              <w:right w:val="nil"/>
            </w:tcBorders>
            <w:shd w:val="clear" w:color="auto" w:fill="auto"/>
            <w:noWrap/>
            <w:vAlign w:val="bottom"/>
            <w:hideMark/>
          </w:tcPr>
          <w:p w14:paraId="78022F8B"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06E6E022"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62313C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15FA983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49ADC96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2B1424F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664D000"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7A3CCEE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9DBB32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4C75345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765BE87"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54B217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4E50166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7177E8B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026E3D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0F0037AE"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37D3C5A9"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48C55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Fescue"</w:t>
            </w:r>
          </w:p>
        </w:tc>
        <w:tc>
          <w:tcPr>
            <w:tcW w:w="2149" w:type="dxa"/>
            <w:tcBorders>
              <w:top w:val="single" w:sz="8" w:space="0" w:color="auto"/>
              <w:left w:val="nil"/>
              <w:bottom w:val="nil"/>
              <w:right w:val="nil"/>
            </w:tcBorders>
            <w:shd w:val="clear" w:color="auto" w:fill="auto"/>
            <w:noWrap/>
            <w:vAlign w:val="bottom"/>
            <w:hideMark/>
          </w:tcPr>
          <w:p w14:paraId="06C8912F" w14:textId="6031936B"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810" w:type="dxa"/>
            <w:tcBorders>
              <w:top w:val="single" w:sz="8" w:space="0" w:color="auto"/>
              <w:left w:val="nil"/>
              <w:bottom w:val="single" w:sz="4" w:space="0" w:color="auto"/>
              <w:right w:val="nil"/>
            </w:tcBorders>
            <w:shd w:val="clear" w:color="auto" w:fill="auto"/>
            <w:noWrap/>
            <w:vAlign w:val="bottom"/>
            <w:hideMark/>
          </w:tcPr>
          <w:p w14:paraId="57765A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7284EEDC"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70CC7012"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Poa palustris</w:t>
            </w:r>
          </w:p>
        </w:tc>
        <w:tc>
          <w:tcPr>
            <w:tcW w:w="751" w:type="dxa"/>
            <w:tcBorders>
              <w:top w:val="single" w:sz="8" w:space="0" w:color="auto"/>
              <w:left w:val="nil"/>
              <w:bottom w:val="single" w:sz="4" w:space="0" w:color="auto"/>
              <w:right w:val="nil"/>
            </w:tcBorders>
            <w:shd w:val="clear" w:color="auto" w:fill="auto"/>
            <w:noWrap/>
            <w:vAlign w:val="bottom"/>
            <w:hideMark/>
          </w:tcPr>
          <w:p w14:paraId="6DF4500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50AE451A"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489DD155" w14:textId="37ABDC52"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Phalaris </w:t>
            </w:r>
            <w:r w:rsidR="00DF171B" w:rsidRPr="00D1126E">
              <w:rPr>
                <w:rFonts w:ascii="Calibri" w:eastAsia="Times New Roman" w:hAnsi="Calibri" w:cs="Calibri"/>
                <w:i/>
                <w:iCs/>
                <w:color w:val="000000"/>
                <w:sz w:val="20"/>
                <w:szCs w:val="20"/>
              </w:rPr>
              <w:t>arundinacea</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974906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525E43D7"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252B7DD"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4A64807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alix lasiandra</w:t>
            </w:r>
          </w:p>
        </w:tc>
        <w:tc>
          <w:tcPr>
            <w:tcW w:w="810" w:type="dxa"/>
            <w:tcBorders>
              <w:top w:val="nil"/>
              <w:left w:val="nil"/>
              <w:bottom w:val="single" w:sz="4" w:space="0" w:color="auto"/>
              <w:right w:val="nil"/>
            </w:tcBorders>
            <w:shd w:val="clear" w:color="auto" w:fill="auto"/>
            <w:noWrap/>
            <w:vAlign w:val="bottom"/>
            <w:hideMark/>
          </w:tcPr>
          <w:p w14:paraId="0CA10D4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987318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2843F51" w14:textId="27CBD9C0"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751" w:type="dxa"/>
            <w:tcBorders>
              <w:top w:val="nil"/>
              <w:left w:val="nil"/>
              <w:bottom w:val="single" w:sz="4" w:space="0" w:color="auto"/>
              <w:right w:val="nil"/>
            </w:tcBorders>
            <w:shd w:val="clear" w:color="auto" w:fill="auto"/>
            <w:noWrap/>
            <w:vAlign w:val="bottom"/>
            <w:hideMark/>
          </w:tcPr>
          <w:p w14:paraId="567DEB8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7C08F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713CC1BB" w14:textId="006B5948"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881" w:type="dxa"/>
            <w:tcBorders>
              <w:top w:val="nil"/>
              <w:left w:val="nil"/>
              <w:bottom w:val="single" w:sz="4" w:space="0" w:color="auto"/>
              <w:right w:val="single" w:sz="8" w:space="0" w:color="auto"/>
            </w:tcBorders>
            <w:shd w:val="clear" w:color="auto" w:fill="auto"/>
            <w:noWrap/>
            <w:vAlign w:val="bottom"/>
            <w:hideMark/>
          </w:tcPr>
          <w:p w14:paraId="42E1253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7D338E4C"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55D6F2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C7E72D9"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palustre</w:t>
            </w:r>
          </w:p>
        </w:tc>
        <w:tc>
          <w:tcPr>
            <w:tcW w:w="810" w:type="dxa"/>
            <w:tcBorders>
              <w:top w:val="nil"/>
              <w:left w:val="nil"/>
              <w:bottom w:val="single" w:sz="4" w:space="0" w:color="auto"/>
              <w:right w:val="nil"/>
            </w:tcBorders>
            <w:shd w:val="clear" w:color="auto" w:fill="auto"/>
            <w:noWrap/>
            <w:vAlign w:val="bottom"/>
            <w:hideMark/>
          </w:tcPr>
          <w:p w14:paraId="4A08F1C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4315928"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04362DE6" w14:textId="203D6EAB"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Trifolium </w:t>
            </w:r>
            <w:r w:rsidR="00DF171B" w:rsidRPr="00D1126E">
              <w:rPr>
                <w:rFonts w:ascii="Calibri" w:eastAsia="Times New Roman" w:hAnsi="Calibri" w:cs="Calibri"/>
                <w:i/>
                <w:iCs/>
                <w:color w:val="000000"/>
                <w:sz w:val="20"/>
                <w:szCs w:val="20"/>
              </w:rPr>
              <w:t>wormskioldii</w:t>
            </w:r>
          </w:p>
        </w:tc>
        <w:tc>
          <w:tcPr>
            <w:tcW w:w="751" w:type="dxa"/>
            <w:tcBorders>
              <w:top w:val="nil"/>
              <w:left w:val="nil"/>
              <w:bottom w:val="single" w:sz="4" w:space="0" w:color="auto"/>
              <w:right w:val="nil"/>
            </w:tcBorders>
            <w:shd w:val="clear" w:color="auto" w:fill="auto"/>
            <w:noWrap/>
            <w:vAlign w:val="bottom"/>
            <w:hideMark/>
          </w:tcPr>
          <w:p w14:paraId="2D8B864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5CAB34B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2F1187E0"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881" w:type="dxa"/>
            <w:tcBorders>
              <w:top w:val="nil"/>
              <w:left w:val="nil"/>
              <w:bottom w:val="single" w:sz="4" w:space="0" w:color="auto"/>
              <w:right w:val="single" w:sz="8" w:space="0" w:color="auto"/>
            </w:tcBorders>
            <w:shd w:val="clear" w:color="auto" w:fill="auto"/>
            <w:noWrap/>
            <w:vAlign w:val="bottom"/>
            <w:hideMark/>
          </w:tcPr>
          <w:p w14:paraId="4E9675D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r>
      <w:tr w:rsidR="00D1126E" w:rsidRPr="00D1126E" w14:paraId="6DD307EA"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3DE6E79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5E4FF1A9"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athyrus palustris</w:t>
            </w:r>
          </w:p>
        </w:tc>
        <w:tc>
          <w:tcPr>
            <w:tcW w:w="810" w:type="dxa"/>
            <w:tcBorders>
              <w:top w:val="nil"/>
              <w:left w:val="nil"/>
              <w:bottom w:val="single" w:sz="4" w:space="0" w:color="auto"/>
              <w:right w:val="nil"/>
            </w:tcBorders>
            <w:shd w:val="clear" w:color="auto" w:fill="auto"/>
            <w:noWrap/>
            <w:vAlign w:val="bottom"/>
            <w:hideMark/>
          </w:tcPr>
          <w:p w14:paraId="3BF6BDC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03DA7B6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FBC82D7"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Bidens cernua</w:t>
            </w:r>
          </w:p>
        </w:tc>
        <w:tc>
          <w:tcPr>
            <w:tcW w:w="751" w:type="dxa"/>
            <w:tcBorders>
              <w:top w:val="nil"/>
              <w:left w:val="nil"/>
              <w:bottom w:val="single" w:sz="4" w:space="0" w:color="auto"/>
              <w:right w:val="nil"/>
            </w:tcBorders>
            <w:shd w:val="clear" w:color="auto" w:fill="auto"/>
            <w:noWrap/>
            <w:vAlign w:val="bottom"/>
            <w:hideMark/>
          </w:tcPr>
          <w:p w14:paraId="2DF4784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16B8081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D1B970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167DA94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0679961C"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3E38C06"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5B7FB14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idalcea hendersonii</w:t>
            </w:r>
          </w:p>
        </w:tc>
        <w:tc>
          <w:tcPr>
            <w:tcW w:w="810" w:type="dxa"/>
            <w:tcBorders>
              <w:top w:val="nil"/>
              <w:left w:val="nil"/>
              <w:bottom w:val="nil"/>
              <w:right w:val="nil"/>
            </w:tcBorders>
            <w:shd w:val="clear" w:color="auto" w:fill="auto"/>
            <w:noWrap/>
            <w:vAlign w:val="bottom"/>
            <w:hideMark/>
          </w:tcPr>
          <w:p w14:paraId="4CC198C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3A0E36C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E572948"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0D79E9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AEB4B0F"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FAB809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171669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413B659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1806F31"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7365510"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Hordeum brachyantherum</w:t>
            </w:r>
          </w:p>
        </w:tc>
        <w:tc>
          <w:tcPr>
            <w:tcW w:w="810" w:type="dxa"/>
            <w:tcBorders>
              <w:top w:val="single" w:sz="4" w:space="0" w:color="auto"/>
              <w:left w:val="nil"/>
              <w:bottom w:val="single" w:sz="4" w:space="0" w:color="auto"/>
              <w:right w:val="nil"/>
            </w:tcBorders>
            <w:shd w:val="clear" w:color="auto" w:fill="auto"/>
            <w:noWrap/>
            <w:vAlign w:val="bottom"/>
            <w:hideMark/>
          </w:tcPr>
          <w:p w14:paraId="3A6A0B6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c>
          <w:tcPr>
            <w:tcW w:w="300" w:type="dxa"/>
            <w:tcBorders>
              <w:top w:val="nil"/>
              <w:left w:val="nil"/>
              <w:bottom w:val="nil"/>
              <w:right w:val="nil"/>
            </w:tcBorders>
            <w:shd w:val="clear" w:color="auto" w:fill="auto"/>
            <w:noWrap/>
            <w:vAlign w:val="bottom"/>
            <w:hideMark/>
          </w:tcPr>
          <w:p w14:paraId="1143288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876CE4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60D3A68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32A92A44"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EC751A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F93B95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21F50E7"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1EB4A01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126EEE46"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Deschampsia caespitosa</w:t>
            </w:r>
          </w:p>
        </w:tc>
        <w:tc>
          <w:tcPr>
            <w:tcW w:w="810" w:type="dxa"/>
            <w:tcBorders>
              <w:top w:val="nil"/>
              <w:left w:val="nil"/>
              <w:bottom w:val="single" w:sz="8" w:space="0" w:color="auto"/>
              <w:right w:val="nil"/>
            </w:tcBorders>
            <w:shd w:val="clear" w:color="auto" w:fill="auto"/>
            <w:noWrap/>
            <w:vAlign w:val="bottom"/>
            <w:hideMark/>
          </w:tcPr>
          <w:p w14:paraId="44B7AB5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5</w:t>
            </w:r>
          </w:p>
        </w:tc>
        <w:tc>
          <w:tcPr>
            <w:tcW w:w="300" w:type="dxa"/>
            <w:tcBorders>
              <w:top w:val="nil"/>
              <w:left w:val="nil"/>
              <w:bottom w:val="single" w:sz="8" w:space="0" w:color="auto"/>
              <w:right w:val="nil"/>
            </w:tcBorders>
            <w:shd w:val="clear" w:color="auto" w:fill="auto"/>
            <w:noWrap/>
            <w:vAlign w:val="bottom"/>
            <w:hideMark/>
          </w:tcPr>
          <w:p w14:paraId="55347C5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5992489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5BF73A1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367C8CE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335454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DAF1E0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593D9A7"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566F7267"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C84B40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59FA7B5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5B2899"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9316DE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38529F6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54BABDE9"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B147F0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7C59A174"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1827CDF1"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64118E8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Bogbean"</w:t>
            </w:r>
          </w:p>
        </w:tc>
        <w:tc>
          <w:tcPr>
            <w:tcW w:w="2149" w:type="dxa"/>
            <w:tcBorders>
              <w:top w:val="single" w:sz="8" w:space="0" w:color="auto"/>
              <w:left w:val="nil"/>
              <w:bottom w:val="nil"/>
              <w:right w:val="nil"/>
            </w:tcBorders>
            <w:shd w:val="clear" w:color="auto" w:fill="auto"/>
            <w:noWrap/>
            <w:vAlign w:val="bottom"/>
            <w:hideMark/>
          </w:tcPr>
          <w:p w14:paraId="10965127"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810" w:type="dxa"/>
            <w:tcBorders>
              <w:top w:val="single" w:sz="8" w:space="0" w:color="auto"/>
              <w:left w:val="nil"/>
              <w:bottom w:val="single" w:sz="4" w:space="0" w:color="auto"/>
              <w:right w:val="nil"/>
            </w:tcBorders>
            <w:shd w:val="clear" w:color="auto" w:fill="auto"/>
            <w:noWrap/>
            <w:vAlign w:val="bottom"/>
            <w:hideMark/>
          </w:tcPr>
          <w:p w14:paraId="71B3F2C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1F766DB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1D5B53F5"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entha aquatica</w:t>
            </w:r>
          </w:p>
        </w:tc>
        <w:tc>
          <w:tcPr>
            <w:tcW w:w="751" w:type="dxa"/>
            <w:tcBorders>
              <w:top w:val="single" w:sz="8" w:space="0" w:color="auto"/>
              <w:left w:val="nil"/>
              <w:bottom w:val="single" w:sz="4" w:space="0" w:color="auto"/>
              <w:right w:val="nil"/>
            </w:tcBorders>
            <w:shd w:val="clear" w:color="auto" w:fill="auto"/>
            <w:noWrap/>
            <w:vAlign w:val="bottom"/>
            <w:hideMark/>
          </w:tcPr>
          <w:p w14:paraId="53B08F0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376B11A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218FEF0F"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9D2D45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77ADD39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4A1457F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97F682A" w14:textId="32FBEBC6"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 xml:space="preserve">Myosotis </w:t>
            </w:r>
            <w:r w:rsidR="00DF171B" w:rsidRPr="00D1126E">
              <w:rPr>
                <w:rFonts w:ascii="Calibri" w:eastAsia="Times New Roman" w:hAnsi="Calibri" w:cs="Calibri"/>
                <w:i/>
                <w:iCs/>
                <w:sz w:val="20"/>
                <w:szCs w:val="20"/>
              </w:rPr>
              <w:t>scorpioides</w:t>
            </w:r>
          </w:p>
        </w:tc>
        <w:tc>
          <w:tcPr>
            <w:tcW w:w="810" w:type="dxa"/>
            <w:tcBorders>
              <w:top w:val="nil"/>
              <w:left w:val="nil"/>
              <w:bottom w:val="single" w:sz="4" w:space="0" w:color="auto"/>
              <w:right w:val="nil"/>
            </w:tcBorders>
            <w:shd w:val="clear" w:color="auto" w:fill="auto"/>
            <w:noWrap/>
            <w:vAlign w:val="bottom"/>
            <w:hideMark/>
          </w:tcPr>
          <w:p w14:paraId="77CBC70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F9F6B7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1EA0A33"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751" w:type="dxa"/>
            <w:tcBorders>
              <w:top w:val="nil"/>
              <w:left w:val="nil"/>
              <w:bottom w:val="single" w:sz="4" w:space="0" w:color="auto"/>
              <w:right w:val="nil"/>
            </w:tcBorders>
            <w:shd w:val="clear" w:color="auto" w:fill="auto"/>
            <w:noWrap/>
            <w:vAlign w:val="bottom"/>
            <w:hideMark/>
          </w:tcPr>
          <w:p w14:paraId="0A95FDD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737637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62EEC413"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entha aquatica</w:t>
            </w:r>
          </w:p>
        </w:tc>
        <w:tc>
          <w:tcPr>
            <w:tcW w:w="881" w:type="dxa"/>
            <w:tcBorders>
              <w:top w:val="nil"/>
              <w:left w:val="nil"/>
              <w:bottom w:val="single" w:sz="4" w:space="0" w:color="auto"/>
              <w:right w:val="single" w:sz="8" w:space="0" w:color="auto"/>
            </w:tcBorders>
            <w:shd w:val="clear" w:color="auto" w:fill="auto"/>
            <w:noWrap/>
            <w:vAlign w:val="bottom"/>
            <w:hideMark/>
          </w:tcPr>
          <w:p w14:paraId="7CE4FC3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37FF0324"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29AB4BF"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414F773"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Bidens cernua</w:t>
            </w:r>
          </w:p>
        </w:tc>
        <w:tc>
          <w:tcPr>
            <w:tcW w:w="810" w:type="dxa"/>
            <w:tcBorders>
              <w:top w:val="nil"/>
              <w:left w:val="nil"/>
              <w:bottom w:val="single" w:sz="4" w:space="0" w:color="auto"/>
              <w:right w:val="nil"/>
            </w:tcBorders>
            <w:shd w:val="clear" w:color="auto" w:fill="auto"/>
            <w:noWrap/>
            <w:vAlign w:val="bottom"/>
            <w:hideMark/>
          </w:tcPr>
          <w:p w14:paraId="1365DE7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4614D72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88E84B4" w14:textId="77777777" w:rsidR="00D1126E" w:rsidRPr="00D1126E" w:rsidRDefault="00D1126E" w:rsidP="00D1126E">
            <w:pPr>
              <w:spacing w:after="0" w:line="240" w:lineRule="auto"/>
              <w:rPr>
                <w:rFonts w:ascii="Calibri" w:eastAsia="Times New Roman" w:hAnsi="Calibri" w:cs="Calibri"/>
                <w:sz w:val="20"/>
                <w:szCs w:val="20"/>
              </w:rPr>
            </w:pPr>
            <w:r w:rsidRPr="00D1126E">
              <w:rPr>
                <w:rFonts w:ascii="Calibri" w:eastAsia="Times New Roman" w:hAnsi="Calibri" w:cs="Calibri"/>
                <w:sz w:val="20"/>
                <w:szCs w:val="20"/>
              </w:rPr>
              <w:t>Grass (unidentified)</w:t>
            </w:r>
          </w:p>
        </w:tc>
        <w:tc>
          <w:tcPr>
            <w:tcW w:w="751" w:type="dxa"/>
            <w:tcBorders>
              <w:top w:val="nil"/>
              <w:left w:val="nil"/>
              <w:bottom w:val="single" w:sz="4" w:space="0" w:color="auto"/>
              <w:right w:val="nil"/>
            </w:tcBorders>
            <w:shd w:val="clear" w:color="auto" w:fill="auto"/>
            <w:noWrap/>
            <w:vAlign w:val="bottom"/>
            <w:hideMark/>
          </w:tcPr>
          <w:p w14:paraId="7E85B43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A5ED4F4"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31C78F8"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ysimachia thyrsiflora</w:t>
            </w:r>
          </w:p>
        </w:tc>
        <w:tc>
          <w:tcPr>
            <w:tcW w:w="881" w:type="dxa"/>
            <w:tcBorders>
              <w:top w:val="nil"/>
              <w:left w:val="nil"/>
              <w:bottom w:val="single" w:sz="4" w:space="0" w:color="auto"/>
              <w:right w:val="single" w:sz="8" w:space="0" w:color="auto"/>
            </w:tcBorders>
            <w:shd w:val="clear" w:color="auto" w:fill="auto"/>
            <w:noWrap/>
            <w:vAlign w:val="bottom"/>
            <w:hideMark/>
          </w:tcPr>
          <w:p w14:paraId="0659A44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64CE7C50"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4D285864"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1FD3C5C7"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Lythrum salicaria</w:t>
            </w:r>
          </w:p>
        </w:tc>
        <w:tc>
          <w:tcPr>
            <w:tcW w:w="810" w:type="dxa"/>
            <w:tcBorders>
              <w:top w:val="nil"/>
              <w:left w:val="nil"/>
              <w:bottom w:val="single" w:sz="4" w:space="0" w:color="auto"/>
              <w:right w:val="nil"/>
            </w:tcBorders>
            <w:shd w:val="clear" w:color="auto" w:fill="auto"/>
            <w:noWrap/>
            <w:vAlign w:val="bottom"/>
            <w:hideMark/>
          </w:tcPr>
          <w:p w14:paraId="1A5727C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C9DD7E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E6FC3BA"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Lythrum salicaria</w:t>
            </w:r>
          </w:p>
        </w:tc>
        <w:tc>
          <w:tcPr>
            <w:tcW w:w="751" w:type="dxa"/>
            <w:tcBorders>
              <w:top w:val="nil"/>
              <w:left w:val="nil"/>
              <w:bottom w:val="single" w:sz="4" w:space="0" w:color="auto"/>
              <w:right w:val="nil"/>
            </w:tcBorders>
            <w:shd w:val="clear" w:color="auto" w:fill="auto"/>
            <w:noWrap/>
            <w:vAlign w:val="bottom"/>
            <w:hideMark/>
          </w:tcPr>
          <w:p w14:paraId="50B4B37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F56215E"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664AE90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Galium trifidum</w:t>
            </w:r>
          </w:p>
        </w:tc>
        <w:tc>
          <w:tcPr>
            <w:tcW w:w="881" w:type="dxa"/>
            <w:tcBorders>
              <w:top w:val="nil"/>
              <w:left w:val="nil"/>
              <w:bottom w:val="single" w:sz="4" w:space="0" w:color="auto"/>
              <w:right w:val="single" w:sz="8" w:space="0" w:color="auto"/>
            </w:tcBorders>
            <w:shd w:val="clear" w:color="auto" w:fill="auto"/>
            <w:noWrap/>
            <w:vAlign w:val="bottom"/>
            <w:hideMark/>
          </w:tcPr>
          <w:p w14:paraId="62DA1E6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4AB10CF8"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083E9C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3FACFDB1"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810" w:type="dxa"/>
            <w:tcBorders>
              <w:top w:val="nil"/>
              <w:left w:val="nil"/>
              <w:bottom w:val="nil"/>
              <w:right w:val="nil"/>
            </w:tcBorders>
            <w:shd w:val="clear" w:color="auto" w:fill="auto"/>
            <w:noWrap/>
            <w:vAlign w:val="bottom"/>
            <w:hideMark/>
          </w:tcPr>
          <w:p w14:paraId="6A8D4D2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49D6F4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678E43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Juncus articulatus</w:t>
            </w:r>
          </w:p>
        </w:tc>
        <w:tc>
          <w:tcPr>
            <w:tcW w:w="751" w:type="dxa"/>
            <w:tcBorders>
              <w:top w:val="nil"/>
              <w:left w:val="nil"/>
              <w:bottom w:val="single" w:sz="4" w:space="0" w:color="auto"/>
              <w:right w:val="nil"/>
            </w:tcBorders>
            <w:shd w:val="clear" w:color="auto" w:fill="auto"/>
            <w:noWrap/>
            <w:vAlign w:val="bottom"/>
            <w:hideMark/>
          </w:tcPr>
          <w:p w14:paraId="76D8B44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287EF0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3E9385B"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yosotis scorpioides</w:t>
            </w:r>
          </w:p>
        </w:tc>
        <w:tc>
          <w:tcPr>
            <w:tcW w:w="881" w:type="dxa"/>
            <w:tcBorders>
              <w:top w:val="nil"/>
              <w:left w:val="nil"/>
              <w:bottom w:val="nil"/>
              <w:right w:val="single" w:sz="8" w:space="0" w:color="auto"/>
            </w:tcBorders>
            <w:shd w:val="clear" w:color="auto" w:fill="auto"/>
            <w:noWrap/>
            <w:vAlign w:val="bottom"/>
            <w:hideMark/>
          </w:tcPr>
          <w:p w14:paraId="0523D5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r>
      <w:tr w:rsidR="00D1126E" w:rsidRPr="00D1126E" w14:paraId="0ECE6D3B"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54B573F"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65EB480"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ysimachia thyrsiflora</w:t>
            </w:r>
          </w:p>
        </w:tc>
        <w:tc>
          <w:tcPr>
            <w:tcW w:w="810" w:type="dxa"/>
            <w:tcBorders>
              <w:top w:val="single" w:sz="4" w:space="0" w:color="auto"/>
              <w:left w:val="nil"/>
              <w:bottom w:val="single" w:sz="4" w:space="0" w:color="auto"/>
              <w:right w:val="nil"/>
            </w:tcBorders>
            <w:shd w:val="clear" w:color="auto" w:fill="auto"/>
            <w:noWrap/>
            <w:vAlign w:val="bottom"/>
            <w:hideMark/>
          </w:tcPr>
          <w:p w14:paraId="6A3F573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1B017BC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22F5330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751" w:type="dxa"/>
            <w:tcBorders>
              <w:top w:val="nil"/>
              <w:left w:val="nil"/>
              <w:bottom w:val="single" w:sz="4" w:space="0" w:color="auto"/>
              <w:right w:val="nil"/>
            </w:tcBorders>
            <w:shd w:val="clear" w:color="auto" w:fill="auto"/>
            <w:noWrap/>
            <w:vAlign w:val="bottom"/>
            <w:hideMark/>
          </w:tcPr>
          <w:p w14:paraId="33B2F81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3E584A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71F71EE"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Juncus articulatus</w:t>
            </w:r>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1C62A13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r>
      <w:tr w:rsidR="00D1126E" w:rsidRPr="00D1126E" w14:paraId="21EF14CE"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20412C2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7F47A516"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7A9543C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B566D88"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4DB4C975"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yosotis scorpioides</w:t>
            </w:r>
          </w:p>
        </w:tc>
        <w:tc>
          <w:tcPr>
            <w:tcW w:w="751" w:type="dxa"/>
            <w:tcBorders>
              <w:top w:val="nil"/>
              <w:left w:val="nil"/>
              <w:bottom w:val="single" w:sz="4" w:space="0" w:color="auto"/>
              <w:right w:val="nil"/>
            </w:tcBorders>
            <w:shd w:val="clear" w:color="auto" w:fill="auto"/>
            <w:noWrap/>
            <w:vAlign w:val="bottom"/>
            <w:hideMark/>
          </w:tcPr>
          <w:p w14:paraId="2BA1592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7E7251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9867BA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741C9F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4EB7C6D2"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BFDDC2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4F3C2A7"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167F252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6C15AFB"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2CC14CA"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Eleocharis palustris</w:t>
            </w:r>
          </w:p>
        </w:tc>
        <w:tc>
          <w:tcPr>
            <w:tcW w:w="751" w:type="dxa"/>
            <w:tcBorders>
              <w:top w:val="nil"/>
              <w:left w:val="nil"/>
              <w:bottom w:val="single" w:sz="4" w:space="0" w:color="auto"/>
              <w:right w:val="nil"/>
            </w:tcBorders>
            <w:shd w:val="clear" w:color="auto" w:fill="auto"/>
            <w:noWrap/>
            <w:vAlign w:val="bottom"/>
            <w:hideMark/>
          </w:tcPr>
          <w:p w14:paraId="4A467FC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c>
          <w:tcPr>
            <w:tcW w:w="262" w:type="dxa"/>
            <w:tcBorders>
              <w:top w:val="nil"/>
              <w:left w:val="nil"/>
              <w:bottom w:val="nil"/>
              <w:right w:val="nil"/>
            </w:tcBorders>
            <w:shd w:val="clear" w:color="auto" w:fill="auto"/>
            <w:noWrap/>
            <w:vAlign w:val="bottom"/>
            <w:hideMark/>
          </w:tcPr>
          <w:p w14:paraId="0DA0821C"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1AC21F8"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3A010F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D2296A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7B534020"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43D003A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1E2943F0"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02003FD"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5745C46B"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Equisetum variegatum</w:t>
            </w:r>
          </w:p>
        </w:tc>
        <w:tc>
          <w:tcPr>
            <w:tcW w:w="751" w:type="dxa"/>
            <w:tcBorders>
              <w:top w:val="nil"/>
              <w:left w:val="nil"/>
              <w:bottom w:val="single" w:sz="4" w:space="0" w:color="auto"/>
              <w:right w:val="nil"/>
            </w:tcBorders>
            <w:shd w:val="clear" w:color="auto" w:fill="auto"/>
            <w:noWrap/>
            <w:vAlign w:val="bottom"/>
            <w:hideMark/>
          </w:tcPr>
          <w:p w14:paraId="2A8D2FF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4</w:t>
            </w:r>
          </w:p>
        </w:tc>
        <w:tc>
          <w:tcPr>
            <w:tcW w:w="262" w:type="dxa"/>
            <w:tcBorders>
              <w:top w:val="nil"/>
              <w:left w:val="nil"/>
              <w:bottom w:val="nil"/>
              <w:right w:val="nil"/>
            </w:tcBorders>
            <w:shd w:val="clear" w:color="auto" w:fill="auto"/>
            <w:noWrap/>
            <w:vAlign w:val="bottom"/>
            <w:hideMark/>
          </w:tcPr>
          <w:p w14:paraId="0575CA36"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2DB24E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7C24717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7EA2BD6D"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52F9B6F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50ED141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810" w:type="dxa"/>
            <w:tcBorders>
              <w:top w:val="nil"/>
              <w:left w:val="nil"/>
              <w:bottom w:val="single" w:sz="8" w:space="0" w:color="auto"/>
              <w:right w:val="nil"/>
            </w:tcBorders>
            <w:shd w:val="clear" w:color="auto" w:fill="auto"/>
            <w:noWrap/>
            <w:vAlign w:val="bottom"/>
            <w:hideMark/>
          </w:tcPr>
          <w:p w14:paraId="3227D76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3D801EC1"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7728A7C1"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Deschampsia caespitosa</w:t>
            </w:r>
          </w:p>
        </w:tc>
        <w:tc>
          <w:tcPr>
            <w:tcW w:w="751" w:type="dxa"/>
            <w:tcBorders>
              <w:top w:val="nil"/>
              <w:left w:val="nil"/>
              <w:bottom w:val="single" w:sz="8" w:space="0" w:color="auto"/>
              <w:right w:val="nil"/>
            </w:tcBorders>
            <w:shd w:val="clear" w:color="auto" w:fill="auto"/>
            <w:noWrap/>
            <w:vAlign w:val="bottom"/>
            <w:hideMark/>
          </w:tcPr>
          <w:p w14:paraId="6DB8888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3</w:t>
            </w:r>
          </w:p>
        </w:tc>
        <w:tc>
          <w:tcPr>
            <w:tcW w:w="262" w:type="dxa"/>
            <w:tcBorders>
              <w:top w:val="nil"/>
              <w:left w:val="nil"/>
              <w:bottom w:val="single" w:sz="8" w:space="0" w:color="auto"/>
              <w:right w:val="nil"/>
            </w:tcBorders>
            <w:shd w:val="clear" w:color="auto" w:fill="auto"/>
            <w:noWrap/>
            <w:vAlign w:val="bottom"/>
            <w:hideMark/>
          </w:tcPr>
          <w:p w14:paraId="5B5B89B9"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1BF6BD3"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79873E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bl>
    <w:p w14:paraId="1387F276" w14:textId="3CA5CECC" w:rsidR="00530C3C" w:rsidRDefault="00530C3C" w:rsidP="00530C3C">
      <w:r>
        <w:fldChar w:fldCharType="end"/>
      </w:r>
    </w:p>
    <w:p w14:paraId="3BF5195D" w14:textId="77777777" w:rsidR="00530C3C" w:rsidRPr="00C33618" w:rsidRDefault="00530C3C" w:rsidP="000E32F2"/>
    <w:p w14:paraId="4BDDC47C" w14:textId="77777777" w:rsidR="00C94867" w:rsidRPr="00DC704D" w:rsidRDefault="00C94867">
      <w:pPr>
        <w:rPr>
          <w:iCs/>
          <w:color w:val="44546A" w:themeColor="text2"/>
          <w:sz w:val="18"/>
          <w:szCs w:val="18"/>
        </w:rPr>
      </w:pPr>
    </w:p>
    <w:p w14:paraId="78D50F29" w14:textId="47E92E16" w:rsidR="00ED5179" w:rsidRDefault="00ED5179" w:rsidP="00ED5179">
      <w:pPr>
        <w:keepNext/>
      </w:pPr>
      <w:r>
        <w:rPr>
          <w:noProof/>
        </w:rPr>
        <w:lastRenderedPageBreak/>
        <w:drawing>
          <wp:anchor distT="0" distB="0" distL="114300" distR="114300" simplePos="0" relativeHeight="251658240" behindDoc="0" locked="0" layoutInCell="1" allowOverlap="1" wp14:anchorId="14580129" wp14:editId="47CAF76F">
            <wp:simplePos x="0" y="0"/>
            <wp:positionH relativeFrom="margin">
              <wp:align>right</wp:align>
            </wp:positionH>
            <wp:positionV relativeFrom="paragraph">
              <wp:posOffset>305545</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26C22B0B" w14:textId="518CA2F6" w:rsidR="00ED5179" w:rsidRPr="00ED5179" w:rsidRDefault="00AB4071" w:rsidP="00ED5179">
      <w:pPr>
        <w:keepNext/>
      </w:pPr>
      <w:r>
        <w:rPr>
          <w:b/>
        </w:rPr>
        <w:t>Fig.</w:t>
      </w:r>
      <w:r w:rsidR="00ED5179">
        <w:rPr>
          <w:b/>
        </w:rPr>
        <w:t xml:space="preserve"> 2</w:t>
      </w:r>
      <w:r w:rsidR="00ED5179">
        <w:t xml:space="preserve"> </w:t>
      </w:r>
      <w:r w:rsidR="00ED5179" w:rsidRPr="00ED5179">
        <w:t>Species cover abundance becomes more dissimilar in each assemblage over time, as shown by greater Euclidean distance between assemblage types. Note clusters of the sedge and fescue assemblages are more similar in 2019</w:t>
      </w:r>
    </w:p>
    <w:p w14:paraId="731B6B36" w14:textId="1B989718" w:rsidR="00F2017D" w:rsidRDefault="00F2017D" w:rsidP="00DC704D">
      <w:pPr>
        <w:keepNext/>
        <w:jc w:val="center"/>
      </w:pPr>
    </w:p>
    <w:p w14:paraId="354ED2D5" w14:textId="77777777" w:rsidR="00AD4549" w:rsidRDefault="00AD4549" w:rsidP="00AD4549">
      <w:pPr>
        <w:sectPr w:rsidR="00AD4549" w:rsidSect="000D7921">
          <w:headerReference w:type="default" r:id="rId25"/>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lastRenderedPageBreak/>
        <w:drawing>
          <wp:inline distT="0" distB="0" distL="0" distR="0" wp14:anchorId="561A21B6" wp14:editId="78CB8BA2">
            <wp:extent cx="5080764" cy="6774352"/>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080764" cy="6774352"/>
                    </a:xfrm>
                    <a:prstGeom prst="rect">
                      <a:avLst/>
                    </a:prstGeom>
                    <a:noFill/>
                    <a:ln>
                      <a:noFill/>
                    </a:ln>
                    <a:extLst>
                      <a:ext uri="{53640926-AAD7-44D8-BBD7-CCE9431645EC}">
                        <a14:shadowObscured xmlns:a14="http://schemas.microsoft.com/office/drawing/2010/main"/>
                      </a:ext>
                    </a:extLst>
                  </pic:spPr>
                </pic:pic>
              </a:graphicData>
            </a:graphic>
          </wp:inline>
        </w:drawing>
      </w:r>
      <w:bookmarkStart w:id="168" w:name="_Ref103083520"/>
    </w:p>
    <w:p w14:paraId="41572129" w14:textId="1E18ECE7" w:rsidR="0089145E" w:rsidRDefault="00ED5179" w:rsidP="00ED5179">
      <w:pPr>
        <w:keepNext/>
      </w:pPr>
      <w:r>
        <w:rPr>
          <w:b/>
        </w:rPr>
        <w:t>Fig</w:t>
      </w:r>
      <w:r w:rsidR="00AB4071">
        <w:rPr>
          <w:b/>
        </w:rPr>
        <w:t>.</w:t>
      </w:r>
      <w:r>
        <w:rPr>
          <w:b/>
        </w:rPr>
        <w:t xml:space="preserve"> 3 </w:t>
      </w:r>
      <w:r w:rsidRPr="00ED5179">
        <w:t>Changes in mean cover abundance (cover classes) for select significant indicator species (</w:t>
      </w:r>
      <w:r w:rsidRPr="00ED5179">
        <w:rPr>
          <w:i/>
        </w:rPr>
        <w:t>Carex lyngbyei, Festuca arundinacea,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 (*). Significant indicator species within each assemblage have decreased in abundance over time, while several non-native species (denoted by (*))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169" w:name="_Hlk112157303"/>
      <w:bookmarkEnd w:id="168"/>
      <w:r>
        <w:lastRenderedPageBreak/>
        <w:t xml:space="preserve">Discussion </w:t>
      </w:r>
    </w:p>
    <w:bookmarkEnd w:id="169"/>
    <w:p w14:paraId="58036CC8" w14:textId="48B5142B" w:rsidR="00B55BE4" w:rsidRDefault="00BE39A7" w:rsidP="00A07617">
      <w:pPr>
        <w:ind w:firstLine="720"/>
      </w:pPr>
      <w:r>
        <w:t xml:space="preserve">Despite conservation status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time-frame</w:t>
      </w:r>
      <w:r>
        <w:t>, potentially indicating broader-scale processes affected by regional pressures.</w:t>
      </w:r>
      <w:r w:rsidR="00FA51DB">
        <w:t xml:space="preserve"> T</w:t>
      </w:r>
      <w:r>
        <w:t xml:space="preserve">he three species most significantly characterizing the three plant assemblages, Sedge, Fescue and Bogbean, have remained the same over the past 40 years, supporting our expectation that these characteristic species should not change in the absence of significant disturbance. </w:t>
      </w:r>
      <w:bookmarkStart w:id="170" w:name="_Hlk123898912"/>
      <w:r w:rsidR="00306F95" w:rsidRPr="00114665">
        <w:t>W</w:t>
      </w:r>
      <w:r w:rsidRPr="00306F95">
        <w:t xml:space="preserve">e observed a decline of native species richness accompanied by an increased richness and abundance of </w:t>
      </w:r>
      <w:r w:rsidR="00341A26">
        <w:t>non-native</w:t>
      </w:r>
      <w:r w:rsidRPr="00306F95">
        <w:t xml:space="preserve"> species</w:t>
      </w:r>
      <w:r w:rsidR="001F2BA8">
        <w:t xml:space="preserve">. Of greater concern is our observation of </w:t>
      </w:r>
      <w:r w:rsidR="00DB3B41">
        <w:t>the</w:t>
      </w:r>
      <w:r>
        <w:t xml:space="preserve"> homogenization of cover abundance within assemblages</w:t>
      </w:r>
      <w:r w:rsidR="001F2BA8">
        <w:t>,</w:t>
      </w:r>
      <w:r w:rsidR="00EA500C">
        <w:t xml:space="preserve"> </w:t>
      </w:r>
      <w:r>
        <w:t xml:space="preserve">and overall loss of indicator species for the Sedge and Fescue assemblages. </w:t>
      </w:r>
      <w:r w:rsidR="00B55BE4">
        <w:t>Increasing abundance of non-native species within each assemblage is likely driving the greater similarity within assemblages (homogenization) and greater dissimilarity between assemblages, as shown by cluster analysis (</w:t>
      </w:r>
      <w:r w:rsidR="00B55BE4">
        <w:fldChar w:fldCharType="begin"/>
      </w:r>
      <w:r w:rsidR="00B55BE4">
        <w:instrText xml:space="preserve"> REF _Ref94197029 \h </w:instrText>
      </w:r>
      <w:r w:rsidR="00B55BE4">
        <w:fldChar w:fldCharType="separate"/>
      </w:r>
      <w:r w:rsidR="00B55BE4">
        <w:t xml:space="preserve">Figure </w:t>
      </w:r>
      <w:r w:rsidR="00B55BE4">
        <w:rPr>
          <w:noProof/>
        </w:rPr>
        <w:t>2</w:t>
      </w:r>
      <w:r w:rsidR="00B55BE4">
        <w:fldChar w:fldCharType="end"/>
      </w:r>
      <w:r w:rsidR="00B55BE4">
        <w:t xml:space="preserve">). </w:t>
      </w:r>
      <w:r w:rsidR="001F2BA8">
        <w:t xml:space="preserve">While </w:t>
      </w:r>
      <w:r w:rsidR="004D64AE">
        <w:t xml:space="preserve">addition of non-native species can contribute to greater biodiversity </w:t>
      </w:r>
      <w:r w:rsidR="004D64AE">
        <w:fldChar w:fldCharType="begin"/>
      </w:r>
      <w:r w:rsidR="004D64AE">
        <w:instrText xml:space="preserve"> ADDIN ZOTERO_ITEM CSL_CITATION {"citationID":"MWHp9jyQ","properties":{"formattedCitation":"(Sagoff, 2005)","plainCitation":"(Sagoff, 2005)","noteIndex":0},"citationItems":[{"id":2861,"uris":["http://zotero.org/users/6092945/items/PG8GJAI3"],"itemData":{"id":2861,"type":"article-journal","abstract":"Conservation biologists and other environmentalists confront five obstacles in building support for regulatory policies that seek to exclude or remove introduced plants and other non-native species that threaten to harm natural areas or the natural environment. First, the concept of “harm to the natural environment” is nebulous and undefined. Second, ecologists cannot predict how introduced species will behave in natural ecosystems. If biologists cannot define “harm” or predict the behavior of introduced species, they must target all non-native species as potentially “harmful”. an impossibly large regulatory task. Third, loss of species richness may constitute harm to an environment, but introduced organisms typically, generally, and significantly add to species richness in ecosystems. If species richness correlates with desirable ecosystem properties, moreover, such as stability and productivity, as some ecologists believe, then introduced organisms, by increasing species richness, would support those desirable properties. Fourth, one may plausibly argue that extinction constitutes environmental harm, but there is no evidence that non-native species, especially plants, are significant causes of extinction, except for predators in certain lakes and other small island-like environments. Fifth, while aesthetic, ethical, and spiritual values may provide a legitimate basis for invasive species policy, biologists often cite concepts such as “biodiversity” and ecosystem “health” or “integrity” to provide a scientific justification. To assert that non-native species threaten biodiversity or undermine ecosystem health, however, may be to draw conceptual entailments or consequences from definitions of “biodiversity” and “integrity” that arbitrarily exclude non-native species or make the presence of exotic species a per se indicator of decline.","container-title":"Journal of Agricultural and Environmental Ethics","DOI":"10.1007/s10806-005-1500-y","ISSN":"1573-322X","issue":"3","journalAbbreviation":"J Agric Environ Ethics","language":"en","page":"215-236","source":"Springer Link","title":"Do Non-Native Species Threaten The Natural Environment?","volume":"18","author":[{"family":"Sagoff","given":"Mark"}],"issued":{"date-parts":[["2005",5,1]]}}}],"schema":"https://github.com/citation-style-language/schema/raw/master/csl-citation.json"} </w:instrText>
      </w:r>
      <w:r w:rsidR="004D64AE">
        <w:fldChar w:fldCharType="separate"/>
      </w:r>
      <w:r w:rsidR="004D64AE" w:rsidRPr="004D64AE">
        <w:rPr>
          <w:rFonts w:ascii="Calibri" w:hAnsi="Calibri" w:cs="Calibri"/>
        </w:rPr>
        <w:t>(Sagoff, 2005)</w:t>
      </w:r>
      <w:r w:rsidR="004D64AE">
        <w:fldChar w:fldCharType="end"/>
      </w:r>
      <w:r w:rsidR="004D64AE">
        <w:t xml:space="preserve">, </w:t>
      </w:r>
      <w:r w:rsidR="00DB1408">
        <w:t>the homogenization of</w:t>
      </w:r>
      <w:r w:rsidR="00C34294">
        <w:t xml:space="preserve"> plant communities </w:t>
      </w:r>
      <w:r w:rsidR="004E7DB3">
        <w:t xml:space="preserve">leads to lower diversity overall </w:t>
      </w:r>
      <w:r w:rsidR="00AA2531">
        <w:fldChar w:fldCharType="begin"/>
      </w:r>
      <w:r w:rsidR="00AA2531">
        <w:instrText xml:space="preserve"> ADDIN ZOTERO_ITEM CSL_CITATION {"citationID":"p6Njwv7L","properties":{"formattedCitation":"(Houlahan &amp; Findlay, 2004)","plainCitation":"(Houlahan &amp; Findlay, 2004)","noteIndex":0},"citationItems":[{"id":2863,"uris":["http://zotero.org/users/6092945/items/JPU27GB8"],"itemData":{"id":2863,"type":"article-journal","abstract":"Abstract: Invasive species are a major threat to global biodiversity and an important cause of biotic homogenization of ecosystems. Exotic plants have been identified as a particular concern because of the widely held belief that they competitively exclude native plant species. We examined the correlation between native and invasive species richness in 58 Ontario inland wetlands. The relationship between exotic and native species richness was positive even when we controlled for important covarying factors. In addition, we examined the relationship between the abundance of four native species ( Typha latifolia, T. angustifolia, Salix petiolaris, Nuphar variegatum) and four invasive species ( Lythrum salicaria, Hydrocharis morsus-ranae, Phalaris arundinacea, Rhamnus frangula) that often dominate temperate wetlands and native and rare native species richness. Exotic species were no more likely to dominate a wetland than native species, and the proportion of dominant exotic species that had a significant negative effect on the native plant community was the same as the proportion of native species with a significant negative effect. We conclude that the key to conservation of inland wetland biodiversity is to discourage the spread of community dominants, regardless of geographical origin.","container-title":"Conservation Biology","DOI":"10.1111/j.1523-1739.2004.00391.x","ISSN":"1523-1739","issue":"4","language":"en","note":"_eprint: https://onlinelibrary.wiley.com/doi/pdf/10.1111/j.1523-1739.2004.00391.x","page":"1132-1138","source":"Wiley Online Library","title":"Effect of Invasive Plant Species on Temperate Wetland Plant Diversity","volume":"18","author":[{"family":"Houlahan","given":"Jeff E."},{"family":"Findlay","given":"C. Scott"}],"issued":{"date-parts":[["2004"]]}}}],"schema":"https://github.com/citation-style-language/schema/raw/master/csl-citation.json"} </w:instrText>
      </w:r>
      <w:r w:rsidR="00AA2531">
        <w:fldChar w:fldCharType="separate"/>
      </w:r>
      <w:r w:rsidR="00AA2531" w:rsidRPr="00AA2531">
        <w:rPr>
          <w:rFonts w:ascii="Calibri" w:hAnsi="Calibri" w:cs="Calibri"/>
        </w:rPr>
        <w:t>(Houlahan &amp; Findlay, 2004)</w:t>
      </w:r>
      <w:r w:rsidR="00AA2531">
        <w:fldChar w:fldCharType="end"/>
      </w:r>
      <w:r w:rsidR="004E7DB3">
        <w:t>, which in turn may lead to lower functional redundancy and potential for reduced ecosystem</w:t>
      </w:r>
      <w:r w:rsidR="002E3586">
        <w:t xml:space="preserve"> stability</w:t>
      </w:r>
      <w:r w:rsidR="00AA2531">
        <w:t xml:space="preserve"> </w:t>
      </w:r>
      <w:r w:rsidR="00AA2531">
        <w:fldChar w:fldCharType="begin"/>
      </w:r>
      <w:r w:rsidR="00AA2531">
        <w:instrText xml:space="preserve"> ADDIN ZOTERO_ITEM CSL_CITATION {"citationID":"MMWZhhuC","properties":{"formattedCitation":"(de Bello et al., 2021)","plainCitation":"(de Bello et al., 2021)","noteIndex":0},"citationItems":[{"id":2495,"uris":["http://zotero.org/users/6092945/items/H73DAWT3"],"itemData":{"id":2495,"type":"article-journal","abstract":"Under global change, how biological diversity and ecosystem services are maintained in time is a fundamental question. Ecologists have long argued about multiple mechanisms by which local biodiversity might control the temporal stability of ecosystem properties. Accumulating theories and empirical evidence suggest that, together with different population and community parameters, these mechanisms largely operate through differences in functional traits among organisms. We review potential trait-stability mechanisms together with underlying tests and associated metrics. We identify various trait-based components, each accounting for different stability mechanisms, that contribute to buffering, or propagating, the effect of environmental fluctuations on ecosystem functioning. This comprehensive picture, obtained by combining different puzzle pieces of trait-stability effects, will guide future empirical and modeling investigations.","container-title":"Trends in Ecology &amp; Evolution","DOI":"10.1016/j.tree.2021.05.001","ISSN":"0169-5347","issue":"9","journalAbbreviation":"Trends in Ecology &amp; Evolution","language":"en","page":"822-836","source":"ScienceDirect","title":"Functional trait effects on ecosystem stability: assembling the jigsaw puzzle","title-short":"Functional trait effects on ecosystem stability","volume":"36","author":[{"family":"Bello","given":"Francesco","non-dropping-particle":"de"},{"family":"Lavorel","given":"Sandra"},{"family":"Hallett","given":"Lauren M."},{"family":"Valencia","given":"Enrique"},{"family":"Garnier","given":"Eric"},{"family":"Roscher","given":"Christiane"},{"family":"Conti","given":"Luisa"},{"family":"Galland","given":"Thomas"},{"family":"Goberna","given":"Marta"},{"family":"Májeková","given":"Maria"},{"family":"Montesinos-Navarro","given":"Alicia"},{"family":"Pausas","given":"Juli G."},{"family":"Verdú","given":"Miguel"},{"family":"E-Vojtkó","given":"Anna"},{"family":"Götzenberger","given":"Lars"},{"family":"Lepš","given":"Jan"}],"issued":{"date-parts":[["2021",9,1]]}}}],"schema":"https://github.com/citation-style-language/schema/raw/master/csl-citation.json"} </w:instrText>
      </w:r>
      <w:r w:rsidR="00AA2531">
        <w:fldChar w:fldCharType="separate"/>
      </w:r>
      <w:r w:rsidR="00AA2531" w:rsidRPr="00AA2531">
        <w:rPr>
          <w:rFonts w:ascii="Calibri" w:hAnsi="Calibri" w:cs="Calibri"/>
        </w:rPr>
        <w:t>(de Bello et al., 2021)</w:t>
      </w:r>
      <w:r w:rsidR="00AA2531">
        <w:fldChar w:fldCharType="end"/>
      </w:r>
      <w:r w:rsidR="004E7DB3">
        <w:t xml:space="preserve">. </w:t>
      </w:r>
      <w:bookmarkEnd w:id="170"/>
    </w:p>
    <w:p w14:paraId="5DFABAFC" w14:textId="74F56CAD"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fldChar w:fldCharType="begin"/>
      </w:r>
      <w:r w:rsidR="00DC317A" w:rsidRPr="00114665">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114665">
        <w:fldChar w:fldCharType="separate"/>
      </w:r>
      <w:r w:rsidR="00DC317A" w:rsidRPr="00114665">
        <w:rPr>
          <w:rFonts w:ascii="Calibri" w:hAnsi="Calibri" w:cs="Calibri"/>
        </w:rPr>
        <w:t>(Waller et al., 2020)</w:t>
      </w:r>
      <w:r w:rsidR="00DC317A" w:rsidRPr="00114665">
        <w:fldChar w:fldCharType="end"/>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 xml:space="preserve">encroachment of </w:t>
      </w:r>
      <w:r w:rsidR="00341A26">
        <w:t>non-native</w:t>
      </w:r>
      <w:r w:rsidR="00BE39A7">
        <w:t xml:space="preserve"> reed canary grass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777525">
        <w:t>Fig. 2</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Table 2</w:t>
      </w:r>
      <w:r w:rsidR="001D7CD1">
        <w:t>)</w:t>
      </w:r>
      <w:r w:rsidR="00BE39A7">
        <w:t>.</w:t>
      </w:r>
      <w:r w:rsidR="00D4353A">
        <w:t xml:space="preserve"> </w:t>
      </w:r>
    </w:p>
    <w:p w14:paraId="528CD059" w14:textId="441BDFF5" w:rsidR="0024557E" w:rsidRDefault="008A576F" w:rsidP="00A07617">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B86F02">
        <w:t xml:space="preserve"> (</w:t>
      </w:r>
      <w:r w:rsidR="00FC1C68">
        <w:t>Table 2</w:t>
      </w:r>
      <w:r w:rsidR="008A0E01">
        <w:fldChar w:fldCharType="begin"/>
      </w:r>
      <w:r w:rsidR="008A0E01">
        <w:instrText xml:space="preserve"> REF _Ref118798619 \h </w:instrText>
      </w:r>
      <w:r w:rsidR="008A0E01">
        <w:fldChar w:fldCharType="end"/>
      </w:r>
      <w:r w:rsidR="00B86F02">
        <w:t>)</w:t>
      </w:r>
      <w:r w:rsidR="00FB2867" w:rsidRPr="007A2463">
        <w:t>.</w:t>
      </w:r>
      <w:r w:rsidR="008A0E01">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commentRangeStart w:id="171"/>
      <w:del w:id="172" w:author="Stefanie Lane" w:date="2023-01-14T13:21:00Z">
        <w:r w:rsidR="007B08D6" w:rsidDel="0050398A">
          <w:delText xml:space="preserve">high </w:delText>
        </w:r>
      </w:del>
      <w:commentRangeEnd w:id="171"/>
      <w:ins w:id="173" w:author="Stefanie Lane" w:date="2023-01-14T13:21:00Z">
        <w:r w:rsidR="0050398A">
          <w:t>bracki</w:t>
        </w:r>
      </w:ins>
      <w:ins w:id="174" w:author="Stefanie Lane" w:date="2023-01-14T13:22:00Z">
        <w:r w:rsidR="0050398A">
          <w:t>sh estuarine</w:t>
        </w:r>
      </w:ins>
      <w:ins w:id="175" w:author="Stefanie Lane" w:date="2023-01-14T13:21:00Z">
        <w:r w:rsidR="0050398A">
          <w:t xml:space="preserve"> </w:t>
        </w:r>
      </w:ins>
      <w:r w:rsidR="00B200BA">
        <w:rPr>
          <w:rStyle w:val="CommentReference"/>
        </w:rPr>
        <w:commentReference w:id="171"/>
      </w:r>
      <w:r w:rsidR="007B08D6">
        <w:t>marshes</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w:t>
      </w:r>
      <w:r w:rsidR="004B125C">
        <w:t xml:space="preserve">explanations </w:t>
      </w:r>
      <w:r w:rsidR="00180C15">
        <w:t xml:space="preserve">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or sedimentation feedback processes </w:t>
      </w:r>
      <w:r w:rsidR="006F52AD">
        <w:t>increasing elevation of</w:t>
      </w:r>
      <w:r w:rsidR="00EA2DD3">
        <w:t xml:space="preserve"> the marsh platform</w:t>
      </w:r>
      <w:r w:rsidR="006F52AD">
        <w:t xml:space="preserve"> relative to tidal inundation</w:t>
      </w:r>
      <w:r w:rsidR="003E5EE4">
        <w:t>.</w:t>
      </w:r>
      <w:r w:rsidR="00EA2DD3">
        <w:t xml:space="preserve"> Alternatively, population dynamics may be operating independently of abiotic conditions, or 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w:t>
      </w:r>
      <w:r w:rsidR="007D3D81">
        <w:lastRenderedPageBreak/>
        <w:t xml:space="preserve">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0B3AE5BA" w:rsidR="0083015A" w:rsidRDefault="00D47477" w:rsidP="00A07617">
      <w:pPr>
        <w:ind w:firstLine="72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883C1A">
        <w:rPr>
          <w:rFonts w:cstheme="minorHAnsi"/>
        </w:rPr>
        <w:t>With the exception of woody species</w:t>
      </w:r>
      <w:r w:rsidR="00F01691">
        <w:rPr>
          <w:rFonts w:cstheme="minorHAnsi"/>
        </w:rPr>
        <w:t xml:space="preserve"> gained</w:t>
      </w:r>
      <w:r w:rsidR="00883C1A">
        <w:rPr>
          <w:rFonts w:cstheme="minorHAnsi"/>
        </w:rPr>
        <w:t>, t</w:t>
      </w:r>
      <w:r w:rsidR="00A71900">
        <w:rPr>
          <w:rFonts w:cstheme="minorHAnsi"/>
        </w:rPr>
        <w:t>he life histories</w:t>
      </w:r>
      <w:r w:rsidR="00883C1A">
        <w:rPr>
          <w:rFonts w:cstheme="minorHAnsi"/>
        </w:rPr>
        <w:t xml:space="preserve"> and ecosystem functional traits of the species gained are similar to those lost from Ladner Marsh.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176" w:name="_Hlk123891013"/>
      <w:r w:rsidR="005C67FA">
        <w:rPr>
          <w:rFonts w:cstheme="minorHAnsi"/>
        </w:rPr>
        <w:t xml:space="preserve"> as this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 </w:t>
      </w:r>
      <w:r w:rsidR="0083015A" w:rsidRPr="001D7CD1">
        <w:rPr>
          <w:rFonts w:cstheme="minorHAnsi"/>
        </w:rPr>
        <w:t>however</w:t>
      </w:r>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176"/>
    </w:p>
    <w:p w14:paraId="2AAF3ADA" w14:textId="0E1DAAAE" w:rsidR="00BE39A7" w:rsidRPr="009D6D33" w:rsidRDefault="00E954F2" w:rsidP="00A07617">
      <w:pPr>
        <w:ind w:firstLine="720"/>
        <w:rPr>
          <w:rFonts w:cstheme="minorHAnsi"/>
        </w:rPr>
      </w:pPr>
      <w:ins w:id="177" w:author="Martin, Tara (Forestry)" w:date="2023-01-10T10:20:00Z">
        <w:r>
          <w:rPr>
            <w:rFonts w:cstheme="minorHAnsi"/>
          </w:rPr>
          <w:t>Plant b</w:t>
        </w:r>
      </w:ins>
      <w:del w:id="178" w:author="Martin, Tara (Forestry)" w:date="2023-01-10T10:20:00Z">
        <w:r w:rsidR="00D472DA">
          <w:rPr>
            <w:rFonts w:cstheme="minorHAnsi"/>
          </w:rPr>
          <w:delText>B</w:delText>
        </w:r>
      </w:del>
      <w:r w:rsidR="00D472DA">
        <w:rPr>
          <w:rFonts w:cstheme="minorHAnsi"/>
        </w:rPr>
        <w:t>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sidR="00D472DA">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w:t>
      </w:r>
      <w:ins w:id="179" w:author="Martin, Tara (Forestry)" w:date="2023-01-10T10:21:00Z">
        <w:r>
          <w:rPr>
            <w:rFonts w:cstheme="minorHAnsi"/>
          </w:rPr>
          <w:t xml:space="preserve">native </w:t>
        </w:r>
      </w:ins>
      <w:ins w:id="180" w:author="Martin, Tara (Forestry)" w:date="2023-01-10T10:20:00Z">
        <w:r>
          <w:rPr>
            <w:rFonts w:cstheme="minorHAnsi"/>
          </w:rPr>
          <w:t xml:space="preserve">plant </w:t>
        </w:r>
      </w:ins>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2019</w:t>
      </w:r>
      <w:r w:rsidR="00CD7B22">
        <w:t xml:space="preserve"> </w:t>
      </w:r>
      <w:r w:rsidR="00FC1C68">
        <w:t>(Fig. S2</w:t>
      </w:r>
      <w:r w:rsidR="00CD7B22" w:rsidRPr="006359FF">
        <w:t>)</w:t>
      </w:r>
      <w:r w:rsidR="00BE39A7" w:rsidRPr="006359FF">
        <w:t xml:space="preserve">, although few species (native or </w:t>
      </w:r>
      <w:r w:rsidR="00341A26">
        <w:t>non-native</w:t>
      </w:r>
      <w:r w:rsidR="00BE39A7" w:rsidRPr="006359FF">
        <w:t>) represent the majority of cover within the assemblage</w:t>
      </w:r>
      <w:r w:rsidR="00CD7B22">
        <w:t xml:space="preserve"> (</w:t>
      </w:r>
      <w:r w:rsidR="00392F8F">
        <w:t>Table S5</w:t>
      </w:r>
      <w:r w:rsidR="00CD7B22">
        <w:t>)</w:t>
      </w:r>
      <w:r w:rsidR="00BE39A7" w:rsidRPr="006359FF">
        <w:t xml:space="preserve">. </w:t>
      </w:r>
      <w:r w:rsidR="00341A26">
        <w:t>N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BE39A7" w:rsidRPr="006359FF">
        <w:fldChar w:fldCharType="begin"/>
      </w:r>
      <w:r w:rsidR="00BE39A7"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BE39A7" w:rsidRPr="006359FF">
        <w:fldChar w:fldCharType="separate"/>
      </w:r>
      <w:r w:rsidR="000335B7" w:rsidRPr="000335B7">
        <w:rPr>
          <w:rFonts w:ascii="Calibri" w:hAnsi="Calibri" w:cs="Calibri"/>
        </w:rPr>
        <w:t>(Apfelbaum &amp; Sams, 1987; Sinks et al., 2021)</w:t>
      </w:r>
      <w:r w:rsidR="00BE39A7" w:rsidRPr="006359FF">
        <w:fldChar w:fldCharType="end"/>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1CA36779" w14:textId="600CB6C4" w:rsidR="00BE39A7" w:rsidRPr="002C5261" w:rsidRDefault="00341A26" w:rsidP="003F5BE9">
      <w:pPr>
        <w:ind w:firstLine="720"/>
      </w:pPr>
      <w:r>
        <w:t>Non-native</w:t>
      </w:r>
      <w:r w:rsidR="00A03200">
        <w:t xml:space="preserve"> s</w:t>
      </w:r>
      <w:r w:rsidR="00BE39A7">
        <w:t>pecies</w:t>
      </w:r>
      <w:r w:rsidR="00BE39A7" w:rsidRPr="00757A6B">
        <w:t xml:space="preserve"> </w:t>
      </w:r>
      <w:r w:rsidR="00A03200">
        <w:t>encroachment</w:t>
      </w:r>
      <w:r w:rsidR="00A03200"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r w:rsidR="00CC3464">
        <w:t>, especially when top-down trophic interactions are also lost</w:t>
      </w:r>
      <w:r w:rsidR="00C43860">
        <w:t xml:space="preserve"> from the ecosystem</w:t>
      </w:r>
      <w:r w:rsidR="003644E4">
        <w:t xml:space="preserve"> </w:t>
      </w:r>
      <w:r w:rsidR="003644E4">
        <w:fldChar w:fldCharType="begin"/>
      </w:r>
      <w:r w:rsidR="003644E4">
        <w:instrText xml:space="preserve"> ADDIN ZOTERO_ITEM CSL_CITATION {"citationID":"mVNlo7uD","properties":{"formattedCitation":"(Duffy, 2003)","plainCitation":"(Duffy, 2003)","noteIndex":0},"citationItems":[{"id":2858,"uris":["http://zotero.org/users/6092945/items/M57IA356"],"itemData":{"id":2858,"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3644E4">
        <w:fldChar w:fldCharType="separate"/>
      </w:r>
      <w:r w:rsidR="003644E4" w:rsidRPr="003644E4">
        <w:rPr>
          <w:rFonts w:ascii="Calibri" w:hAnsi="Calibri" w:cs="Calibri"/>
        </w:rPr>
        <w:t>(Duffy, 2003)</w:t>
      </w:r>
      <w:r w:rsidR="003644E4">
        <w:fldChar w:fldCharType="end"/>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 ecosystem</w:t>
      </w:r>
      <w:del w:id="181" w:author="Gary" w:date="2023-01-09T11:59:00Z">
        <w:r w:rsidR="00BE39A7" w:rsidDel="004D7289">
          <w:delText>,</w:delText>
        </w:r>
      </w:del>
      <w:ins w:id="182" w:author="Gary" w:date="2023-01-09T11:59:00Z">
        <w:r w:rsidR="003B66C2">
          <w:t>;</w:t>
        </w:r>
      </w:ins>
      <w:r w:rsidR="00BE39A7">
        <w:t xml:space="preserve"> however</w:t>
      </w:r>
      <w:ins w:id="183" w:author="Gary" w:date="2023-01-09T11:59:00Z">
        <w:r w:rsidR="003B66C2">
          <w:t>,</w:t>
        </w:r>
      </w:ins>
      <w:r w:rsidR="00BE39A7">
        <w:t xml:space="preserve"> experimentally testing </w:t>
      </w:r>
      <w:r w:rsidR="00250355">
        <w:t xml:space="preserve">optimal </w:t>
      </w:r>
      <w:r w:rsidR="00D31AA5">
        <w:t xml:space="preserve">recruitment niches of </w:t>
      </w:r>
      <w:r w:rsidR="00BE39A7">
        <w:t>species-specific</w:t>
      </w:r>
      <w:r w:rsidR="00D31AA5">
        <w:t xml:space="preserve"> propagules </w:t>
      </w:r>
      <w:r w:rsidR="00742F8E">
        <w:t xml:space="preserve"> </w:t>
      </w:r>
      <w:r w:rsidR="00742F8E">
        <w:fldChar w:fldCharType="begin"/>
      </w:r>
      <w:r w:rsidR="00742F8E">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42F8E">
        <w:fldChar w:fldCharType="separate"/>
      </w:r>
      <w:r w:rsidR="00742F8E" w:rsidRPr="000D3AD7">
        <w:rPr>
          <w:rFonts w:ascii="Calibri" w:hAnsi="Calibri" w:cs="Calibri"/>
        </w:rPr>
        <w:t>(</w:t>
      </w:r>
      <w:r w:rsidR="00742F8E">
        <w:rPr>
          <w:rFonts w:ascii="Calibri" w:hAnsi="Calibri" w:cs="Calibri"/>
        </w:rPr>
        <w:t xml:space="preserve">e.g., </w:t>
      </w:r>
      <w:r w:rsidR="00742F8E" w:rsidRPr="000D3AD7">
        <w:rPr>
          <w:rFonts w:ascii="Calibri" w:hAnsi="Calibri" w:cs="Calibri"/>
        </w:rPr>
        <w:t>Lane, 2022)</w:t>
      </w:r>
      <w:r w:rsidR="00742F8E">
        <w:fldChar w:fldCharType="end"/>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r w:rsidR="00B2311F">
        <w:t xml:space="preserve">Optimal abiotic conditions for the recruitment and spatial occupancy of native or </w:t>
      </w:r>
      <w:r>
        <w:t>non-native</w:t>
      </w:r>
      <w:r w:rsidR="00B2311F">
        <w:t xml:space="preserve">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rsidR="00B2311F">
        <w:t xml:space="preserve"> Bogbean assemblage </w:t>
      </w:r>
      <w:r w:rsidR="00B2311F">
        <w:fldChar w:fldCharType="begin"/>
      </w:r>
      <w:r w:rsidR="00B2311F">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2311F">
        <w:fldChar w:fldCharType="separate"/>
      </w:r>
      <w:r w:rsidR="00B2311F" w:rsidRPr="000335B7">
        <w:rPr>
          <w:rFonts w:ascii="Calibri" w:hAnsi="Calibri" w:cs="Calibri"/>
        </w:rPr>
        <w:t>(Mendelssohn &amp; Kuhn, 2003)</w:t>
      </w:r>
      <w:r w:rsidR="00B2311F">
        <w:fldChar w:fldCharType="end"/>
      </w:r>
      <w:r w:rsidR="00B2311F">
        <w:t>. Alternatively,</w:t>
      </w:r>
      <w:r w:rsidR="00B2311F" w:rsidRPr="00CC6258">
        <w:t xml:space="preserve"> </w:t>
      </w:r>
      <w:r w:rsidR="00B2311F">
        <w:t xml:space="preserve">positive feedbacks between vegetation and sedimentation could support areas of marsh accretion </w:t>
      </w:r>
      <w:r w:rsidR="00B2311F">
        <w:fldChar w:fldCharType="begin"/>
      </w:r>
      <w:r w:rsidR="00B2311F">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2311F">
        <w:fldChar w:fldCharType="separate"/>
      </w:r>
      <w:r w:rsidR="00B2311F" w:rsidRPr="000335B7">
        <w:rPr>
          <w:rFonts w:ascii="Calibri" w:hAnsi="Calibri" w:cs="Calibri"/>
        </w:rPr>
        <w:t>(Nyman et al., 2006)</w:t>
      </w:r>
      <w:r w:rsidR="00B2311F">
        <w:fldChar w:fldCharType="end"/>
      </w:r>
      <w:r w:rsidR="00B2311F">
        <w:t xml:space="preserve">, which may also be more likely to receive </w:t>
      </w:r>
      <w:r>
        <w:t>non-native</w:t>
      </w:r>
      <w:r w:rsidR="00B2311F">
        <w:t xml:space="preserve"> propagules within the distributed sediment. </w:t>
      </w:r>
      <w:r w:rsidR="00B2311F">
        <w:lastRenderedPageBreak/>
        <w:t xml:space="preserve">Propagule pools would depend on local and regional proximity. </w:t>
      </w:r>
      <w:r w:rsidR="00B2311F" w:rsidRPr="00B12DF8">
        <w:t>If</w:t>
      </w:r>
      <w:r w:rsidR="00B2311F">
        <w:t xml:space="preserve"> similar habitats within tidal estuarine ecosystems are lost to the point where distance between patches exceeds propagule dispersal distance </w:t>
      </w:r>
      <w:r w:rsidR="00B2311F">
        <w:fldChar w:fldCharType="begin"/>
      </w:r>
      <w:r w:rsidR="00B2311F">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2311F">
        <w:fldChar w:fldCharType="separate"/>
      </w:r>
      <w:r w:rsidR="00B2311F" w:rsidRPr="00EC470A">
        <w:rPr>
          <w:rFonts w:ascii="Calibri" w:hAnsi="Calibri" w:cs="Calibri"/>
        </w:rPr>
        <w:t xml:space="preserve">(Shi, </w:t>
      </w:r>
      <w:r w:rsidR="00B2311F">
        <w:rPr>
          <w:rFonts w:ascii="Calibri" w:hAnsi="Calibri" w:cs="Calibri"/>
        </w:rPr>
        <w:t>et al.</w:t>
      </w:r>
      <w:r w:rsidR="00B2311F" w:rsidRPr="00EC470A">
        <w:rPr>
          <w:rFonts w:ascii="Calibri" w:hAnsi="Calibri" w:cs="Calibri"/>
        </w:rPr>
        <w:t>, 2020)</w:t>
      </w:r>
      <w:r w:rsidR="00B2311F">
        <w:fldChar w:fldCharType="end"/>
      </w:r>
      <w:r w:rsidR="00B2311F">
        <w:t>, then species colonization within the ecosystem is rare or lost</w:t>
      </w:r>
      <w:r w:rsidR="00B2311F" w:rsidRPr="00FD48B1">
        <w:t xml:space="preserve">. Alternatively, if </w:t>
      </w:r>
      <w:r>
        <w:t>non-native</w:t>
      </w:r>
      <w:r w:rsidR="00B2311F" w:rsidRPr="00FD48B1">
        <w:t xml:space="preserve"> species are more prevalent throughout the regional dispersal network, then there is a greater chance of </w:t>
      </w:r>
      <w:r>
        <w:t>non-native</w:t>
      </w:r>
      <w:r w:rsidR="00B2311F" w:rsidRPr="00FD48B1">
        <w:t xml:space="preserve"> species introduction within a local marsh community.</w:t>
      </w:r>
      <w:r w:rsidR="0077726A" w:rsidRPr="00FD48B1">
        <w:t xml:space="preserve"> </w:t>
      </w:r>
      <w:r w:rsidR="0077726A">
        <w:t>Thus, a</w:t>
      </w:r>
      <w:r w:rsidR="00B2311F">
        <w:t>biotic shifts may be altering the seed recruitment niches</w:t>
      </w:r>
      <w:r w:rsidR="00387B4B">
        <w:t xml:space="preserve"> which may</w:t>
      </w:r>
      <w:r w:rsidR="00B2311F">
        <w:t xml:space="preserve"> </w:t>
      </w:r>
      <w:r w:rsidR="00742F8E">
        <w:t>restrict</w:t>
      </w:r>
      <w:r w:rsidR="005A1945">
        <w:t xml:space="preserve"> recruitment of</w:t>
      </w:r>
      <w:r w:rsidR="00742F8E">
        <w:t xml:space="preserve"> native</w:t>
      </w:r>
      <w:r w:rsidR="00B2311F">
        <w:t xml:space="preserve"> speci</w:t>
      </w:r>
      <w:r w:rsidR="005A1945">
        <w:t>es diversity</w:t>
      </w:r>
      <w:r w:rsidR="00B2311F">
        <w:t xml:space="preserve">, while dispersal networks may be delivering disproportionately more seed of </w:t>
      </w:r>
      <w:r>
        <w:t>non-native</w:t>
      </w:r>
      <w:r w:rsidR="00B2311F">
        <w:t xml:space="preserve"> species. </w:t>
      </w:r>
    </w:p>
    <w:p w14:paraId="43C54AEC" w14:textId="67A2AA32" w:rsidR="00BE39A7" w:rsidRDefault="00961F12" w:rsidP="00BE39A7">
      <w:pPr>
        <w:ind w:firstLine="720"/>
      </w:pPr>
      <w:r>
        <w:t xml:space="preserve">A common </w:t>
      </w:r>
      <w:r w:rsidR="00195DA8">
        <w:t>(mis)</w:t>
      </w:r>
      <w:r>
        <w:t xml:space="preserve">assumption is that </w:t>
      </w:r>
      <w:r w:rsidR="005F13EE">
        <w:t>“</w:t>
      </w:r>
      <w:r>
        <w:t>undisturbed</w:t>
      </w:r>
      <w:r w:rsidR="005F13EE">
        <w:t>”</w:t>
      </w:r>
      <w:r>
        <w:t xml:space="preserve"> areas</w:t>
      </w:r>
      <w:r w:rsidR="005F13EE">
        <w:t xml:space="preserve"> such as Ladner Marsh</w:t>
      </w:r>
      <w:r>
        <w:t xml:space="preserve"> represent </w:t>
      </w:r>
      <w:r w:rsidR="00BE39A7">
        <w:t>ecologically appropriate reference state</w:t>
      </w:r>
      <w:r w:rsidR="00195DA8">
        <w:t>s</w:t>
      </w:r>
      <w:r w:rsidR="00BE39A7">
        <w:t xml:space="preserve"> </w:t>
      </w:r>
      <w:r w:rsidR="00BE39A7">
        <w:fldChar w:fldCharType="begin"/>
      </w:r>
      <w:r w:rsidR="00BE39A7">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rsidR="00BE39A7">
        <w:fldChar w:fldCharType="separate"/>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fldChar w:fldCharType="end"/>
      </w:r>
      <w:r w:rsidR="00BE39A7">
        <w:t xml:space="preserve">. </w:t>
      </w:r>
      <w:bookmarkStart w:id="184"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del w:id="185" w:author="Martin, Tara (Forestry)" w:date="2023-01-10T10:26:00Z">
        <w:r w:rsidR="00C244E6">
          <w:delText>landscape</w:delText>
        </w:r>
        <w:r w:rsidR="00C244E6" w:rsidDel="00E954F2">
          <w:delText xml:space="preserve"> </w:delText>
        </w:r>
      </w:del>
      <w:ins w:id="186" w:author="Martin, Tara (Forestry)" w:date="2023-01-10T10:26:00Z">
        <w:r w:rsidR="00E954F2">
          <w:t>region</w:t>
        </w:r>
        <w:r w:rsidR="00C244E6">
          <w:t xml:space="preserve"> </w:t>
        </w:r>
      </w:ins>
      <w:r w:rsidR="00C244E6">
        <w:fldChar w:fldCharType="begin"/>
      </w:r>
      <w:r w:rsidR="00C244E6">
        <w:instrText xml:space="preserve"> ADDIN ZOTERO_ITEM CSL_CITATION {"citationID":"XcHAzoDL","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C244E6">
        <w:fldChar w:fldCharType="separate"/>
      </w:r>
      <w:r w:rsidR="00C244E6" w:rsidRPr="00C244E6">
        <w:rPr>
          <w:rFonts w:ascii="Calibri" w:hAnsi="Calibri" w:cs="Calibri"/>
        </w:rPr>
        <w:t>(Finn et al., 2021)</w:t>
      </w:r>
      <w:r w:rsidR="00C244E6">
        <w:fldChar w:fldCharType="end"/>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 xml:space="preserve">historical </w:t>
      </w:r>
      <w:ins w:id="187" w:author="TGM" w:date="2023-01-14T12:59:00Z">
        <w:r w:rsidR="00C04996">
          <w:t>reference</w:t>
        </w:r>
      </w:ins>
      <w:ins w:id="188" w:author="Martin, Tara (Forestry)" w:date="2023-01-10T10:26:00Z">
        <w:r w:rsidR="00E954F2">
          <w:t>s</w:t>
        </w:r>
      </w:ins>
      <w:del w:id="189" w:author="TGM" w:date="2023-01-14T12:59:00Z">
        <w:r w:rsidR="00C04996">
          <w:delText>reference</w:delText>
        </w:r>
      </w:del>
      <w:r w:rsidR="00C04996">
        <w:t>, yet</w:t>
      </w:r>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Pr>
          <w:rFonts w:ascii="Calibri" w:hAnsi="Calibri" w:cs="Calibri"/>
        </w:rPr>
        <w:fldChar w:fldCharType="begin"/>
      </w:r>
      <w:r w:rsidR="00BE39A7">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sidR="00BE39A7">
        <w:rPr>
          <w:rFonts w:ascii="Calibri" w:hAnsi="Calibri" w:cs="Calibri"/>
        </w:rPr>
        <w:fldChar w:fldCharType="separate"/>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rPr>
          <w:rFonts w:ascii="Calibri" w:hAnsi="Calibri" w:cs="Calibri"/>
        </w:rPr>
        <w:fldChar w:fldCharType="end"/>
      </w:r>
      <w:r w:rsidR="00BE39A7">
        <w:t xml:space="preserve">.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del w:id="190" w:author="Martin, Tara (Forestry)" w:date="2023-01-10T10:27:00Z">
        <w:r w:rsidR="00811EA0">
          <w:delText xml:space="preserve">ideals </w:delText>
        </w:r>
      </w:del>
      <w:ins w:id="191" w:author="Martin, Tara (Forestry)" w:date="2023-01-10T10:27:00Z">
        <w:r w:rsidR="00E954F2">
          <w:t xml:space="preserve">sites </w:t>
        </w:r>
      </w:ins>
      <w:r w:rsidR="00811EA0">
        <w:t xml:space="preserve">may </w:t>
      </w:r>
      <w:r w:rsidR="00165333">
        <w:t xml:space="preserve">have </w:t>
      </w:r>
      <w:r w:rsidR="00811EA0">
        <w:t>change</w:t>
      </w:r>
      <w:r w:rsidR="00165333">
        <w:t>d</w:t>
      </w:r>
      <w:r w:rsidR="00811EA0">
        <w:t xml:space="preserve"> during the span </w:t>
      </w:r>
      <w:r w:rsidR="00FD0F70">
        <w:t>of 20-40 years</w:t>
      </w:r>
      <w:r w:rsidR="00811EA0">
        <w:t xml:space="preserve">. </w:t>
      </w:r>
      <w:bookmarkEnd w:id="184"/>
      <w:r w:rsidR="00195DA8">
        <w:t>A</w:t>
      </w:r>
      <w:r w:rsidR="00BE39A7">
        <w:t xml:space="preserve">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w:t>
      </w:r>
      <w:r w:rsidR="00195DA8">
        <w:t xml:space="preserve">the </w:t>
      </w:r>
      <w:r w:rsidR="00BE39A7">
        <w:t>Ladner Marsh</w:t>
      </w:r>
      <w:r w:rsidR="0052296F">
        <w:t>. T</w:t>
      </w:r>
      <w:r w:rsidR="00BE39A7">
        <w:t xml:space="preserve">hrough control of </w:t>
      </w:r>
      <w:del w:id="192" w:author="Martin, Tara (Forestry)" w:date="2023-01-10T10:27:00Z">
        <w:r w:rsidR="00BE39A7">
          <w:delText>invasive</w:delText>
        </w:r>
        <w:r w:rsidR="00BE39A7" w:rsidDel="00F8627C">
          <w:delText xml:space="preserve"> </w:delText>
        </w:r>
      </w:del>
      <w:ins w:id="193" w:author="Martin, Tara (Forestry)" w:date="2023-01-10T10:27:00Z">
        <w:r w:rsidR="00F8627C">
          <w:t>non</w:t>
        </w:r>
      </w:ins>
      <w:ins w:id="194" w:author="Martin, Tara (Forestry)" w:date="2023-01-10T10:28:00Z">
        <w:r w:rsidR="00F8627C">
          <w:t>-native</w:t>
        </w:r>
      </w:ins>
      <w:ins w:id="195" w:author="Martin, Tara (Forestry)" w:date="2023-01-10T10:27:00Z">
        <w:r w:rsidR="00BE39A7">
          <w:t xml:space="preserve"> </w:t>
        </w:r>
      </w:ins>
      <w:r w:rsidR="00BE39A7">
        <w:t>species</w:t>
      </w:r>
      <w:r w:rsidR="0052296F">
        <w:t xml:space="preserve"> and</w:t>
      </w:r>
      <w:r w:rsidR="00BE39A7">
        <w:t xml:space="preserve"> experimental management practices </w:t>
      </w:r>
      <w:r w:rsidR="0052296F">
        <w:t xml:space="preserve">to employ </w:t>
      </w:r>
      <w:r w:rsidR="00BE39A7">
        <w:t>sediment application and/or native species planting</w:t>
      </w:r>
      <w:r w:rsidR="0052296F">
        <w:t xml:space="preserve">, practitioners may </w:t>
      </w:r>
      <w:r w:rsidR="00BE39A7">
        <w:t xml:space="preserve">enhance ecosystem processes within remnant </w:t>
      </w:r>
      <w:r w:rsidR="008A398F">
        <w:t>coastal</w:t>
      </w:r>
      <w:r w:rsidR="0052296F">
        <w:t xml:space="preserve"> wetland </w:t>
      </w:r>
      <w:r w:rsidR="00BE39A7">
        <w:t xml:space="preserve">habitats. This active management process also presents a timely and necessary opportunity </w:t>
      </w:r>
      <w:r w:rsidR="008A398F">
        <w:t xml:space="preserve">in the Pacific Northwest of North America </w:t>
      </w:r>
      <w:r w:rsidR="00BE39A7">
        <w:t>to engage with First Nations to revive traditional management practices</w:t>
      </w:r>
      <w:r w:rsidR="00680610">
        <w:t xml:space="preserve"> in tidal wetlands</w:t>
      </w:r>
      <w:r w:rsidR="00BE39A7">
        <w:t xml:space="preserve">, such as select mechanical disturbance </w:t>
      </w:r>
      <w:r w:rsidR="00BE39A7">
        <w:fldChar w:fldCharType="begin"/>
      </w:r>
      <w:r w:rsidR="00BE39A7">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rsidR="00BE39A7">
        <w:fldChar w:fldCharType="separate"/>
      </w:r>
      <w:r w:rsidR="000335B7" w:rsidRPr="000335B7">
        <w:rPr>
          <w:rFonts w:ascii="Calibri" w:hAnsi="Calibri" w:cs="Calibri"/>
        </w:rPr>
        <w:t>(Turner, 2014)</w:t>
      </w:r>
      <w:r w:rsidR="00BE39A7">
        <w:fldChar w:fldCharType="end"/>
      </w:r>
      <w:r w:rsidR="00BE39A7">
        <w:t xml:space="preserve">: working with traditional knowledge holders </w:t>
      </w:r>
      <w:r w:rsidR="00680610">
        <w:t xml:space="preserve">in these ecosystems </w:t>
      </w:r>
      <w:r w:rsidR="00BE39A7">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rsidR="00BE39A7">
        <w:t xml:space="preserve">salmonid </w:t>
      </w:r>
      <w:r w:rsidR="00680610">
        <w:t xml:space="preserve">and shorebird </w:t>
      </w:r>
      <w:r w:rsidR="00BE39A7">
        <w:t xml:space="preserve">populations while contributing to reconciliation between Indigenous and colonial cultures. </w:t>
      </w:r>
    </w:p>
    <w:p w14:paraId="0C240E1B" w14:textId="77777777" w:rsidR="00EB1BCB" w:rsidRDefault="00EB1BCB">
      <w:pPr>
        <w:rPr>
          <w:rFonts w:asciiTheme="majorHAnsi" w:eastAsiaTheme="majorEastAsia" w:hAnsiTheme="majorHAnsi" w:cstheme="majorBidi"/>
          <w:color w:val="2F5496" w:themeColor="accent1" w:themeShade="BF"/>
          <w:sz w:val="32"/>
          <w:szCs w:val="32"/>
        </w:rPr>
      </w:pPr>
      <w:r>
        <w:br w:type="page"/>
      </w:r>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0C7927F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r w:rsidR="00B9796C">
        <w:rPr>
          <w:rFonts w:cstheme="minorHAnsi"/>
        </w:rPr>
        <w:t xml:space="preserve"> Support for a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40F3C38E" w:rsidR="00694C2C" w:rsidRDefault="00A1025B" w:rsidP="00694C2C">
      <w:r>
        <w:t>Study conception, design</w:t>
      </w:r>
      <w:r w:rsidR="0014430F">
        <w:t xml:space="preserve">, 2019 data collection, and analysis </w:t>
      </w:r>
      <w:r>
        <w:t>were</w:t>
      </w:r>
      <w:r w:rsidR="0014430F">
        <w:t xml:space="preserve"> </w:t>
      </w:r>
      <w:r w:rsidR="00441CBB">
        <w:t>exclusively undertaken</w:t>
      </w:r>
      <w:r w:rsidR="00895AFF">
        <w:t xml:space="preserve"> </w:t>
      </w:r>
      <w:r w:rsidR="0014430F">
        <w:t>by Stefanie L. Lane. Original (1979)</w:t>
      </w:r>
      <w:r>
        <w:t xml:space="preserve"> study concept comparing pla</w:t>
      </w:r>
      <w:r w:rsidR="0014430F">
        <w:t xml:space="preserve">nt assemblages, data collection, and analysis were performed or overseen by Gary Bradfield. Madlen Denoth contributed </w:t>
      </w:r>
      <w:r w:rsidR="009F538B">
        <w:t>data collected in 1999</w:t>
      </w:r>
      <w:r w:rsidR="0014430F">
        <w:t xml:space="preserve">. Nancy Shackelford </w:t>
      </w:r>
      <w:r w:rsidR="001F4CD8">
        <w:t>assisted with theoretical framework</w:t>
      </w:r>
      <w:r w:rsidR="00441CBB">
        <w:t xml:space="preserve"> and manuscript revision</w:t>
      </w:r>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62A202EA" w:rsidR="00694C2C" w:rsidRDefault="00EE06AB" w:rsidP="00694C2C">
      <w:r>
        <w:t>Data for all years of observation are available on Dryad (</w:t>
      </w:r>
      <w:r w:rsidRPr="00126A23">
        <w:rPr>
          <w:highlight w:val="lightGray"/>
        </w:rPr>
        <w:t>DOI</w:t>
      </w:r>
      <w:r>
        <w:t>). Code is available on GitHub (</w:t>
      </w:r>
      <w:r w:rsidR="00E4663E">
        <w:rPr>
          <w:highlight w:val="lightGray"/>
        </w:rPr>
        <w:t>REPO</w:t>
      </w:r>
      <w:r>
        <w:t xml:space="preserve">), or </w:t>
      </w:r>
      <w:r w:rsidR="00126A23">
        <w:t>via Dryad (</w:t>
      </w:r>
      <w:r w:rsidR="00126A23" w:rsidRPr="00126A23">
        <w:rPr>
          <w:highlight w:val="lightGray"/>
        </w:rPr>
        <w:t>DOI</w:t>
      </w:r>
      <w:r w:rsidR="00126A23">
        <w:t>)</w:t>
      </w:r>
    </w:p>
    <w:p w14:paraId="6BB1A7AD" w14:textId="77777777" w:rsidR="00694C2C" w:rsidRPr="00694C2C" w:rsidRDefault="00694C2C" w:rsidP="00694C2C"/>
    <w:p w14:paraId="558E9722" w14:textId="1409A2E4" w:rsidR="003B66C2" w:rsidRDefault="00694C2C" w:rsidP="003B66C2">
      <w:pPr>
        <w:tabs>
          <w:tab w:val="left" w:pos="6384"/>
        </w:tabs>
        <w:rPr>
          <w:ins w:id="196" w:author="Gary" w:date="2023-01-09T12:05:00Z"/>
          <w:rPrChange w:id="197" w:author="GEB" w:date="2023-01-14T12:59:00Z">
            <w:rPr>
              <w:ins w:id="198" w:author="Gary" w:date="2023-01-09T12:05:00Z"/>
              <w:rFonts w:asciiTheme="majorHAnsi" w:hAnsiTheme="majorHAnsi"/>
              <w:color w:val="2F5496" w:themeColor="accent1" w:themeShade="BF"/>
              <w:sz w:val="32"/>
            </w:rPr>
          </w:rPrChange>
        </w:rPr>
        <w:pPrChange w:id="199" w:author="GEB" w:date="2023-01-14T12:59:00Z">
          <w:pPr/>
        </w:pPrChange>
      </w:pPr>
      <w:del w:id="200" w:author="GEB" w:date="2023-01-14T12:59:00Z">
        <w:r>
          <w:br w:type="page"/>
        </w:r>
      </w:del>
      <w:ins w:id="201" w:author="Gary" w:date="2023-01-09T12:05:00Z">
        <w:r w:rsidR="003B66C2">
          <w:lastRenderedPageBreak/>
          <w:tab/>
        </w:r>
      </w:ins>
    </w:p>
    <w:p w14:paraId="13E35A3D" w14:textId="77777777" w:rsidR="00694C2C" w:rsidRDefault="00694C2C">
      <w:pPr>
        <w:tabs>
          <w:tab w:val="left" w:pos="6384"/>
        </w:tabs>
        <w:rPr>
          <w:ins w:id="202" w:author="GEB" w:date="2023-01-14T12:59:00Z"/>
          <w:rFonts w:asciiTheme="majorHAnsi" w:eastAsiaTheme="majorEastAsia" w:hAnsiTheme="majorHAnsi" w:cstheme="majorBidi"/>
          <w:color w:val="2F5496" w:themeColor="accent1" w:themeShade="BF"/>
          <w:sz w:val="32"/>
          <w:szCs w:val="32"/>
        </w:rPr>
        <w:pPrChange w:id="203" w:author="Gary" w:date="2023-01-09T12:05:00Z">
          <w:pPr/>
        </w:pPrChange>
      </w:pPr>
      <w:ins w:id="204" w:author="GEB" w:date="2023-01-14T12:59:00Z">
        <w:r w:rsidRPr="003B66C2">
          <w:br w:type="page"/>
        </w:r>
      </w:ins>
      <w:ins w:id="205" w:author="Gary" w:date="2023-01-09T12:05:00Z">
        <w:r w:rsidR="003B66C2">
          <w:lastRenderedPageBreak/>
          <w:tab/>
        </w:r>
      </w:ins>
    </w:p>
    <w:p w14:paraId="527F62BB" w14:textId="731A5DD5" w:rsidR="00D81CB7" w:rsidRDefault="00340BB0" w:rsidP="00340BB0">
      <w:pPr>
        <w:pStyle w:val="Heading1"/>
      </w:pPr>
      <w:r>
        <w:t>Literature Cited</w:t>
      </w:r>
    </w:p>
    <w:p w14:paraId="35226628" w14:textId="77777777" w:rsidR="00AA2531" w:rsidRPr="00AA2531" w:rsidRDefault="00E8167E" w:rsidP="00AA2531">
      <w:pPr>
        <w:pStyle w:val="Bibliography"/>
        <w:rPr>
          <w:rFonts w:ascii="Calibri" w:hAnsi="Calibri" w:cs="Calibri"/>
        </w:rPr>
      </w:pPr>
      <w:r>
        <w:rPr>
          <w:rFonts w:ascii="Calibri" w:hAnsi="Calibri" w:cs="Calibri"/>
        </w:rPr>
        <w:fldChar w:fldCharType="begin"/>
      </w:r>
      <w:r w:rsidR="00C244E6">
        <w:rPr>
          <w:rFonts w:ascii="Calibri" w:hAnsi="Calibri" w:cs="Calibri"/>
        </w:rPr>
        <w:instrText xml:space="preserve"> ADDIN ZOTERO_BIBL {"uncited":[],"omitted":[],"custom":[]} CSL_BIBLIOGRAPHY </w:instrText>
      </w:r>
      <w:r>
        <w:rPr>
          <w:rFonts w:ascii="Calibri" w:hAnsi="Calibri" w:cs="Calibri"/>
        </w:rPr>
        <w:fldChar w:fldCharType="separate"/>
      </w:r>
      <w:r w:rsidR="00AA2531" w:rsidRPr="00AA2531">
        <w:rPr>
          <w:rFonts w:ascii="Calibri" w:hAnsi="Calibri" w:cs="Calibri"/>
        </w:rPr>
        <w:t xml:space="preserve">Apfelbaum, S. I., &amp; Sams, C. E. (1987). Ecology and Control of Reed Canary Grass (Phalaris arundinacea L.). </w:t>
      </w:r>
      <w:r w:rsidR="00AA2531" w:rsidRPr="00AA2531">
        <w:rPr>
          <w:rFonts w:ascii="Calibri" w:hAnsi="Calibri" w:cs="Calibri"/>
          <w:i/>
          <w:iCs/>
        </w:rPr>
        <w:t>Natural Areas Journal</w:t>
      </w:r>
      <w:r w:rsidR="00AA2531" w:rsidRPr="00AA2531">
        <w:rPr>
          <w:rFonts w:ascii="Calibri" w:hAnsi="Calibri" w:cs="Calibri"/>
        </w:rPr>
        <w:t xml:space="preserve">, </w:t>
      </w:r>
      <w:r w:rsidR="00AA2531" w:rsidRPr="00AA2531">
        <w:rPr>
          <w:rFonts w:ascii="Calibri" w:hAnsi="Calibri" w:cs="Calibri"/>
          <w:i/>
          <w:iCs/>
        </w:rPr>
        <w:t>7</w:t>
      </w:r>
      <w:r w:rsidR="00AA2531" w:rsidRPr="00AA2531">
        <w:rPr>
          <w:rFonts w:ascii="Calibri" w:hAnsi="Calibri" w:cs="Calibri"/>
        </w:rPr>
        <w:t>(2), 69–74.</w:t>
      </w:r>
    </w:p>
    <w:p w14:paraId="03B5D271" w14:textId="77777777" w:rsidR="00AA2531" w:rsidRPr="00AA2531" w:rsidRDefault="00AA2531" w:rsidP="00AA2531">
      <w:pPr>
        <w:pStyle w:val="Bibliography"/>
        <w:rPr>
          <w:rFonts w:ascii="Calibri" w:hAnsi="Calibri" w:cs="Calibri"/>
        </w:rPr>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7005), 181–184. https://doi.org/10.1038/nature02850</w:t>
      </w:r>
    </w:p>
    <w:p w14:paraId="7156FE95" w14:textId="77777777" w:rsidR="00AA2531" w:rsidRPr="00AA2531" w:rsidRDefault="00AA2531" w:rsidP="00AA2531">
      <w:pPr>
        <w:pStyle w:val="Bibliography"/>
        <w:rPr>
          <w:rFonts w:ascii="Calibri" w:hAnsi="Calibri" w:cs="Calibri"/>
        </w:rPr>
      </w:pPr>
      <w:r w:rsidRPr="00AA2531">
        <w:rPr>
          <w:rFonts w:ascii="Calibri" w:hAnsi="Calibri" w:cs="Calibri"/>
        </w:rPr>
        <w:t xml:space="preserve">Bradfield, G. E., &amp; Porter, G. L. (1982). Vegetation structure and diversity components of a Fraser estuary tidal marsh. </w:t>
      </w:r>
      <w:r w:rsidRPr="00AA2531">
        <w:rPr>
          <w:rFonts w:ascii="Calibri" w:hAnsi="Calibri" w:cs="Calibri"/>
          <w:i/>
          <w:iCs/>
        </w:rPr>
        <w:t>Canadian Journal of Botany</w:t>
      </w:r>
      <w:r w:rsidRPr="00AA2531">
        <w:rPr>
          <w:rFonts w:ascii="Calibri" w:hAnsi="Calibri" w:cs="Calibri"/>
        </w:rPr>
        <w:t xml:space="preserve">, </w:t>
      </w:r>
      <w:r w:rsidRPr="00AA2531">
        <w:rPr>
          <w:rFonts w:ascii="Calibri" w:hAnsi="Calibri" w:cs="Calibri"/>
          <w:i/>
          <w:iCs/>
        </w:rPr>
        <w:t>60</w:t>
      </w:r>
      <w:r w:rsidRPr="00AA2531">
        <w:rPr>
          <w:rFonts w:ascii="Calibri" w:hAnsi="Calibri" w:cs="Calibri"/>
        </w:rPr>
        <w:t>(4), 440–451. https://doi.org/10.1139/b82-060</w:t>
      </w:r>
    </w:p>
    <w:p w14:paraId="3171898C" w14:textId="77777777" w:rsidR="00AA2531" w:rsidRPr="00AA2531" w:rsidRDefault="00AA2531" w:rsidP="00AA2531">
      <w:pPr>
        <w:pStyle w:val="Bibliography"/>
        <w:rPr>
          <w:rFonts w:ascii="Calibri" w:hAnsi="Calibri" w:cs="Calibri"/>
        </w:rPr>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rsidP="00AA2531">
      <w:pPr>
        <w:pStyle w:val="Bibliography"/>
        <w:rPr>
          <w:rFonts w:ascii="Calibri" w:hAnsi="Calibri" w:cs="Calibri"/>
        </w:rPr>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1179:FOCBPC]2.0.CO;2</w:t>
      </w:r>
    </w:p>
    <w:p w14:paraId="57C8B2F9" w14:textId="77777777" w:rsidR="00AA2531" w:rsidRPr="00AA2531" w:rsidRDefault="00AA2531" w:rsidP="00AA2531">
      <w:pPr>
        <w:pStyle w:val="Bibliography"/>
        <w:rPr>
          <w:rFonts w:ascii="Calibri" w:hAnsi="Calibri" w:cs="Calibri"/>
        </w:rPr>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rsidP="00AA2531">
      <w:pPr>
        <w:pStyle w:val="Bibliography"/>
        <w:rPr>
          <w:rFonts w:ascii="Calibri" w:hAnsi="Calibri" w:cs="Calibri"/>
        </w:rPr>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rsidP="00AA2531">
      <w:pPr>
        <w:pStyle w:val="Bibliography"/>
        <w:rPr>
          <w:rFonts w:ascii="Calibri" w:hAnsi="Calibri" w:cs="Calibri"/>
        </w:rPr>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w:t>
      </w:r>
      <w:r w:rsidRPr="00AA2531">
        <w:rPr>
          <w:rFonts w:ascii="Calibri" w:hAnsi="Calibri" w:cs="Calibri"/>
        </w:rPr>
        <w:lastRenderedPageBreak/>
        <w:t xml:space="preserve">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rsidP="00AA2531">
      <w:pPr>
        <w:pStyle w:val="Bibliography"/>
        <w:rPr>
          <w:rFonts w:ascii="Calibri" w:hAnsi="Calibri" w:cs="Calibri"/>
        </w:rPr>
      </w:pPr>
      <w:r w:rsidRPr="00AA2531">
        <w:rPr>
          <w:rFonts w:ascii="Calibri" w:hAnsi="Calibri" w:cs="Calibri"/>
        </w:rPr>
        <w:t xml:space="preserve">de Bello, F., Lavorel, S., Hallett, L. M., Valencia, E., Garnier, E., Roscher, C., Conti, L., Galland, T., Goberna, M., Májeková, M., Montesinos-Navarro, A., Pausas, J. G., Verdú, M., E-Vojtkó, A., Götzenberger, L., &amp; Lepš, J. (2021). Functional trait effects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rsidP="00AA2531">
      <w:pPr>
        <w:pStyle w:val="Bibliography"/>
        <w:rPr>
          <w:rFonts w:ascii="Calibri" w:hAnsi="Calibri" w:cs="Calibri"/>
        </w:rPr>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rsidP="00AA2531">
      <w:pPr>
        <w:pStyle w:val="Bibliography"/>
        <w:rPr>
          <w:rFonts w:ascii="Calibri" w:hAnsi="Calibri" w:cs="Calibri"/>
        </w:rPr>
      </w:pPr>
      <w:r w:rsidRPr="00AA2531">
        <w:rPr>
          <w:rFonts w:ascii="Calibri" w:hAnsi="Calibri" w:cs="Calibri"/>
        </w:rPr>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5DD4ABE7" w14:textId="77777777" w:rsidR="00AA2531" w:rsidRPr="00AA2531" w:rsidRDefault="00AA2531" w:rsidP="00AA2531">
      <w:pPr>
        <w:pStyle w:val="Bibliography"/>
        <w:rPr>
          <w:rFonts w:ascii="Calibri" w:hAnsi="Calibri" w:cs="Calibri"/>
        </w:rPr>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rsidP="00AA2531">
      <w:pPr>
        <w:pStyle w:val="Bibliography"/>
        <w:rPr>
          <w:rFonts w:ascii="Calibri" w:hAnsi="Calibri" w:cs="Calibri"/>
        </w:rPr>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rsidP="00AA2531">
      <w:pPr>
        <w:pStyle w:val="Bibliography"/>
        <w:rPr>
          <w:rFonts w:ascii="Calibri" w:hAnsi="Calibri" w:cs="Calibri"/>
        </w:rPr>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rsidP="00AA2531">
      <w:pPr>
        <w:pStyle w:val="Bibliography"/>
        <w:rPr>
          <w:rFonts w:ascii="Calibri" w:hAnsi="Calibri" w:cs="Calibri"/>
        </w:rPr>
      </w:pPr>
      <w:r w:rsidRPr="00AA2531">
        <w:rPr>
          <w:rFonts w:ascii="Calibri" w:hAnsi="Calibri" w:cs="Calibri"/>
        </w:rPr>
        <w:t xml:space="preserve">Dufrêne, M., &amp; Legendre, P. (1997). Species Assemblages and Indicator </w:t>
      </w:r>
      <w:r w:rsidR="00E5257D" w:rsidRPr="00AA2531">
        <w:rPr>
          <w:rFonts w:ascii="Calibri" w:hAnsi="Calibri" w:cs="Calibri"/>
        </w:rPr>
        <w:t>Species: the</w:t>
      </w:r>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0345:SAAIST]2.0.CO;2</w:t>
      </w:r>
    </w:p>
    <w:p w14:paraId="09DB40AD"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rsidP="00AA2531">
      <w:pPr>
        <w:pStyle w:val="Bibliography"/>
        <w:rPr>
          <w:rFonts w:ascii="Calibri" w:hAnsi="Calibri" w:cs="Calibri"/>
        </w:rPr>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0D527855" w14:textId="77777777" w:rsidR="00AA2531" w:rsidRPr="00AA2531" w:rsidRDefault="00AA2531" w:rsidP="00AA2531">
      <w:pPr>
        <w:pStyle w:val="Bibliography"/>
        <w:rPr>
          <w:rFonts w:ascii="Calibri" w:hAnsi="Calibri" w:cs="Calibri"/>
        </w:rPr>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rsidP="00AA2531">
      <w:pPr>
        <w:pStyle w:val="Bibliography"/>
        <w:rPr>
          <w:rFonts w:ascii="Calibri" w:hAnsi="Calibri" w:cs="Calibri"/>
        </w:rPr>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rsidP="00AA2531">
      <w:pPr>
        <w:pStyle w:val="Bibliography"/>
        <w:rPr>
          <w:rFonts w:ascii="Calibri" w:hAnsi="Calibri" w:cs="Calibri"/>
        </w:rPr>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rsidP="00AA2531">
      <w:pPr>
        <w:pStyle w:val="Bibliography"/>
        <w:rPr>
          <w:rFonts w:ascii="Calibri" w:hAnsi="Calibri" w:cs="Calibri"/>
        </w:rPr>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rsidP="00AA2531">
      <w:pPr>
        <w:pStyle w:val="Bibliography"/>
        <w:rPr>
          <w:rFonts w:ascii="Calibri" w:hAnsi="Calibri" w:cs="Calibri"/>
        </w:rPr>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rsidP="00AA2531">
      <w:pPr>
        <w:pStyle w:val="Bibliography"/>
        <w:rPr>
          <w:rFonts w:ascii="Calibri" w:hAnsi="Calibri" w:cs="Calibri"/>
        </w:rPr>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rsidP="00AA2531">
      <w:pPr>
        <w:pStyle w:val="Bibliography"/>
        <w:rPr>
          <w:rFonts w:ascii="Calibri" w:hAnsi="Calibri" w:cs="Calibri"/>
        </w:rPr>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rsidP="00AA2531">
      <w:pPr>
        <w:pStyle w:val="Bibliography"/>
        <w:rPr>
          <w:rFonts w:ascii="Calibri" w:hAnsi="Calibri" w:cs="Calibri"/>
        </w:rPr>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rsidP="00AA2531">
      <w:pPr>
        <w:pStyle w:val="Bibliography"/>
        <w:rPr>
          <w:rFonts w:ascii="Calibri" w:hAnsi="Calibri" w:cs="Calibri"/>
        </w:rPr>
      </w:pPr>
      <w:r w:rsidRPr="00AA2531">
        <w:rPr>
          <w:rFonts w:ascii="Calibri" w:hAnsi="Calibri" w:cs="Calibri"/>
        </w:rPr>
        <w:t xml:space="preserve">Lepš, J. (2004). What do the biodiversity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77777777" w:rsidR="00AA2531" w:rsidRPr="00AA2531" w:rsidRDefault="00AA2531" w:rsidP="00AA2531">
      <w:pPr>
        <w:pStyle w:val="Bibliography"/>
        <w:rPr>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2), 115–128. https://doi.org/10.1016/j.ecoleng.2003.09.006</w:t>
      </w:r>
    </w:p>
    <w:p w14:paraId="2770C2E5" w14:textId="77777777" w:rsidR="00AA2531" w:rsidRPr="00AA2531" w:rsidRDefault="00AA2531" w:rsidP="00AA2531">
      <w:pPr>
        <w:pStyle w:val="Bibliography"/>
        <w:rPr>
          <w:rFonts w:ascii="Calibri" w:hAnsi="Calibri" w:cs="Calibri"/>
        </w:rPr>
      </w:pPr>
      <w:r w:rsidRPr="00AA2531">
        <w:rPr>
          <w:rFonts w:ascii="Calibri" w:hAnsi="Calibri" w:cs="Calibri"/>
        </w:rPr>
        <w:t xml:space="preserve">Nyman, J. A., Walters, R. J., Delaune, R. D., &amp; Patrick, W. H. (2006). Marsh vertical accretion via vegetative growth. </w:t>
      </w:r>
      <w:r w:rsidRPr="00AA2531">
        <w:rPr>
          <w:rFonts w:ascii="Calibri" w:hAnsi="Calibri" w:cs="Calibri"/>
          <w:i/>
          <w:iCs/>
        </w:rPr>
        <w:t>Estuarine, Coastal and Shelf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rsidP="00AA2531">
      <w:pPr>
        <w:pStyle w:val="Bibliography"/>
        <w:rPr>
          <w:rFonts w:ascii="Calibri" w:hAnsi="Calibri" w:cs="Calibri"/>
        </w:rPr>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rsidP="00AA2531">
      <w:pPr>
        <w:pStyle w:val="Bibliography"/>
        <w:rPr>
          <w:rFonts w:ascii="Calibri" w:hAnsi="Calibri" w:cs="Calibri"/>
        </w:rPr>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rsidP="00AA2531">
      <w:pPr>
        <w:pStyle w:val="Bibliography"/>
        <w:rPr>
          <w:rFonts w:ascii="Calibri" w:hAnsi="Calibri" w:cs="Calibri"/>
        </w:rPr>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rsidP="00550CD6">
      <w:pPr>
        <w:pStyle w:val="Bibliography"/>
        <w:rPr>
          <w:ins w:id="206" w:author="Stefanie Lane" w:date="2023-01-14T13:18:00Z"/>
          <w:rFonts w:ascii="Calibri" w:hAnsi="Calibri" w:cs="Calibri"/>
        </w:rPr>
      </w:pPr>
      <w:ins w:id="207" w:author="Stefanie Lane" w:date="2023-01-14T13:18:00Z">
        <w:r w:rsidRPr="00C5392E">
          <w:rPr>
            <w:rFonts w:ascii="Calibri" w:hAnsi="Calibri" w:cs="Calibri"/>
          </w:rPr>
          <w:lastRenderedPageBreak/>
          <w:t>R Core Team (2022). R: A language and environment for statistical</w:t>
        </w:r>
      </w:ins>
      <w:ins w:id="208" w:author="Stefanie Lane" w:date="2023-01-14T13:20:00Z">
        <w:r w:rsidR="00F854BF">
          <w:rPr>
            <w:rFonts w:ascii="Calibri" w:hAnsi="Calibri" w:cs="Calibri"/>
          </w:rPr>
          <w:t xml:space="preserve"> </w:t>
        </w:r>
      </w:ins>
      <w:ins w:id="209" w:author="Stefanie Lane" w:date="2023-01-14T13:18:00Z">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ins>
    </w:p>
    <w:p w14:paraId="465FA489" w14:textId="06ECB55A" w:rsidR="00AA2531" w:rsidRPr="00AA2531" w:rsidRDefault="00AA2531" w:rsidP="00AA2531">
      <w:pPr>
        <w:pStyle w:val="Bibliography"/>
        <w:rPr>
          <w:rFonts w:ascii="Calibri" w:hAnsi="Calibri" w:cs="Calibri"/>
        </w:rPr>
      </w:pPr>
      <w:proofErr w:type="spellStart"/>
      <w:r w:rsidRPr="00AA2531">
        <w:rPr>
          <w:rFonts w:ascii="Calibri" w:hAnsi="Calibri" w:cs="Calibri"/>
        </w:rPr>
        <w:t>Sagoff</w:t>
      </w:r>
      <w:proofErr w:type="spellEnd"/>
      <w:r w:rsidRPr="00AA2531">
        <w:rPr>
          <w:rFonts w:ascii="Calibri" w:hAnsi="Calibri" w:cs="Calibri"/>
        </w:rPr>
        <w:t xml:space="preserve">, M. (2005). Do Non-Native Species Threaten Th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rsidP="00AA2531">
      <w:pPr>
        <w:pStyle w:val="Bibliography"/>
        <w:rPr>
          <w:rFonts w:ascii="Calibri" w:hAnsi="Calibri" w:cs="Calibri"/>
        </w:rPr>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rsidP="00AA2531">
      <w:pPr>
        <w:pStyle w:val="Bibliography"/>
        <w:rPr>
          <w:rFonts w:ascii="Calibri" w:hAnsi="Calibri" w:cs="Calibri"/>
        </w:rPr>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rsidP="00AA2531">
      <w:pPr>
        <w:pStyle w:val="Bibliography"/>
        <w:rPr>
          <w:rFonts w:ascii="Calibri" w:hAnsi="Calibri" w:cs="Calibri"/>
        </w:rPr>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rsidP="00AA2531">
      <w:pPr>
        <w:pStyle w:val="Bibliography"/>
        <w:rPr>
          <w:rFonts w:ascii="Calibri" w:hAnsi="Calibri" w:cs="Calibri"/>
        </w:rPr>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6B5DF0F0" w14:textId="77777777" w:rsidR="00AA2531" w:rsidRPr="00AA2531" w:rsidRDefault="00AA2531" w:rsidP="00AA2531">
      <w:pPr>
        <w:pStyle w:val="Bibliography"/>
        <w:rPr>
          <w:rFonts w:ascii="Calibri" w:hAnsi="Calibri" w:cs="Calibri"/>
        </w:rPr>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1267:SEFTEC]2.0.CO;2</w:t>
      </w:r>
    </w:p>
    <w:p w14:paraId="0DF12020"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7093), 629–632. https://doi.org/10.1038/nature04742</w:t>
      </w:r>
    </w:p>
    <w:p w14:paraId="6134EEBC"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rsidP="00AA2531">
      <w:pPr>
        <w:pStyle w:val="Bibliography"/>
        <w:rPr>
          <w:rFonts w:ascii="Calibri" w:hAnsi="Calibri" w:cs="Calibri"/>
        </w:rPr>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rsidP="00AA2531">
      <w:pPr>
        <w:pStyle w:val="Bibliography"/>
        <w:rPr>
          <w:rFonts w:ascii="Calibri" w:hAnsi="Calibri" w:cs="Calibri"/>
        </w:rPr>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rsidP="00AA2531">
      <w:pPr>
        <w:pStyle w:val="Bibliography"/>
        <w:rPr>
          <w:rFonts w:ascii="Calibri" w:hAnsi="Calibri" w:cs="Calibri"/>
        </w:rPr>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325AEE1E"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3AB856E7" w:rsidR="00F222C0" w:rsidRDefault="00F222C0" w:rsidP="00F222C0"/>
    <w:p w14:paraId="4CEA9C81" w14:textId="02B1FA42" w:rsidR="00ED5179" w:rsidRDefault="003B2929" w:rsidP="00F222C0">
      <w:r w:rsidRPr="003B2929">
        <w:rPr>
          <w:b/>
        </w:rPr>
        <w:t>Table S1</w:t>
      </w:r>
      <w:r>
        <w:rPr>
          <w:b/>
        </w:rPr>
        <w:t xml:space="preserve"> </w:t>
      </w:r>
      <w:r w:rsidRPr="003B2929">
        <w:t>A total of 25 plots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210" w:name="_Ref103856212"/>
    </w:p>
    <w:bookmarkEnd w:id="210"/>
    <w:p w14:paraId="26042487" w14:textId="28888AD6" w:rsidR="003B2929" w:rsidRPr="003B2929" w:rsidRDefault="003B2929" w:rsidP="00F752B9">
      <w:r>
        <w:rPr>
          <w:b/>
        </w:rPr>
        <w:lastRenderedPageBreak/>
        <w:t>Table S2</w:t>
      </w:r>
      <w:r>
        <w:t xml:space="preserve"> </w:t>
      </w:r>
      <w:r w:rsidRPr="003B2929">
        <w:t>Species indicator analysis of cluster groups using Bray-Curtis distance identifies the same dominant species in each assemblage type (Sedge, Fescue, Bogbean), however Bray-Curtis distance identifies different associated indicator species than those identified by Euclidean distance (</w:t>
      </w:r>
      <w:r w:rsidR="0092463A" w:rsidRPr="00DF171B">
        <w:t>Table 2</w:t>
      </w:r>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62"/>
        <w:gridCol w:w="2420"/>
        <w:gridCol w:w="780"/>
        <w:gridCol w:w="262"/>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tha arv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286D53E3" w:rsidR="005B324C" w:rsidRPr="005B324C" w:rsidRDefault="005B324C" w:rsidP="005B324C">
      <w:r>
        <w:rPr>
          <w:b/>
        </w:rPr>
        <w:t>Table S3</w:t>
      </w:r>
      <w:r>
        <w:t xml:space="preserve"> </w:t>
      </w:r>
      <w:r w:rsidRPr="005B324C">
        <w:t>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as reported in Table 2 is not expected to affect loss of species or plot-based diversity metrics</w:t>
      </w:r>
    </w:p>
    <w:p w14:paraId="63447C27" w14:textId="5CD5A87E" w:rsidR="00D1126E" w:rsidRDefault="0047773F">
      <w:pPr>
        <w:pStyle w:val="Caption"/>
        <w:rPr>
          <w:i w:val="0"/>
          <w:iCs w:val="0"/>
          <w:color w:val="auto"/>
          <w:sz w:val="22"/>
          <w:szCs w:val="22"/>
        </w:rPr>
      </w:pPr>
      <w:r>
        <w:fldChar w:fldCharType="begin"/>
      </w:r>
      <w:r>
        <w:instrText xml:space="preserve"> LINK </w:instrText>
      </w:r>
      <w:r w:rsidR="00D1126E">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D1126E" w:rsidRPr="00D1126E" w14:paraId="63CB65F6" w14:textId="77777777" w:rsidTr="00D1126E">
        <w:trPr>
          <w:divId w:val="1125733716"/>
          <w:trHeight w:val="470"/>
          <w:jc w:val="center"/>
        </w:trPr>
        <w:tc>
          <w:tcPr>
            <w:tcW w:w="1180" w:type="dxa"/>
            <w:tcBorders>
              <w:top w:val="nil"/>
              <w:left w:val="nil"/>
              <w:bottom w:val="nil"/>
              <w:right w:val="nil"/>
            </w:tcBorders>
            <w:shd w:val="clear" w:color="auto" w:fill="auto"/>
            <w:noWrap/>
            <w:vAlign w:val="bottom"/>
            <w:hideMark/>
          </w:tcPr>
          <w:p w14:paraId="0E7479AD" w14:textId="6810B033" w:rsidR="00D1126E" w:rsidRPr="00D1126E" w:rsidRDefault="00D1126E" w:rsidP="00D1126E">
            <w:pPr>
              <w:spacing w:after="0" w:line="240" w:lineRule="auto"/>
              <w:rPr>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256CA403"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Plot-level components</w:t>
            </w:r>
          </w:p>
        </w:tc>
        <w:tc>
          <w:tcPr>
            <w:tcW w:w="300" w:type="dxa"/>
            <w:tcBorders>
              <w:top w:val="nil"/>
              <w:left w:val="nil"/>
              <w:bottom w:val="nil"/>
              <w:right w:val="nil"/>
            </w:tcBorders>
            <w:shd w:val="clear" w:color="auto" w:fill="auto"/>
            <w:noWrap/>
            <w:vAlign w:val="bottom"/>
            <w:hideMark/>
          </w:tcPr>
          <w:p w14:paraId="53DCC97A" w14:textId="77777777" w:rsidR="00D1126E" w:rsidRPr="00D1126E" w:rsidRDefault="00D1126E" w:rsidP="00D1126E">
            <w:pPr>
              <w:spacing w:after="0" w:line="240" w:lineRule="auto"/>
              <w:jc w:val="center"/>
              <w:rPr>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582A249C"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Diversity components</w:t>
            </w:r>
          </w:p>
        </w:tc>
      </w:tr>
      <w:tr w:rsidR="00D1126E" w:rsidRPr="00D1126E" w14:paraId="155AECCE" w14:textId="77777777" w:rsidTr="00D1126E">
        <w:trPr>
          <w:divId w:val="1125733716"/>
          <w:trHeight w:val="780"/>
          <w:jc w:val="center"/>
        </w:trPr>
        <w:tc>
          <w:tcPr>
            <w:tcW w:w="1180" w:type="dxa"/>
            <w:tcBorders>
              <w:top w:val="nil"/>
              <w:left w:val="nil"/>
              <w:bottom w:val="nil"/>
              <w:right w:val="nil"/>
            </w:tcBorders>
            <w:shd w:val="clear" w:color="auto" w:fill="auto"/>
            <w:vAlign w:val="center"/>
            <w:hideMark/>
          </w:tcPr>
          <w:p w14:paraId="0D1380C9"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Assemblage</w:t>
            </w:r>
          </w:p>
        </w:tc>
        <w:tc>
          <w:tcPr>
            <w:tcW w:w="960" w:type="dxa"/>
            <w:tcBorders>
              <w:top w:val="nil"/>
              <w:left w:val="nil"/>
              <w:bottom w:val="nil"/>
              <w:right w:val="nil"/>
            </w:tcBorders>
            <w:shd w:val="clear" w:color="auto" w:fill="auto"/>
            <w:vAlign w:val="center"/>
            <w:hideMark/>
          </w:tcPr>
          <w:p w14:paraId="40406082"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No. quadrats</w:t>
            </w:r>
          </w:p>
        </w:tc>
        <w:tc>
          <w:tcPr>
            <w:tcW w:w="960" w:type="dxa"/>
            <w:tcBorders>
              <w:top w:val="nil"/>
              <w:left w:val="nil"/>
              <w:bottom w:val="nil"/>
              <w:right w:val="nil"/>
            </w:tcBorders>
            <w:shd w:val="clear" w:color="auto" w:fill="auto"/>
            <w:vAlign w:val="center"/>
            <w:hideMark/>
          </w:tcPr>
          <w:p w14:paraId="00C32BA1"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No. species</w:t>
            </w:r>
          </w:p>
        </w:tc>
        <w:tc>
          <w:tcPr>
            <w:tcW w:w="300" w:type="dxa"/>
            <w:tcBorders>
              <w:top w:val="nil"/>
              <w:left w:val="nil"/>
              <w:bottom w:val="nil"/>
              <w:right w:val="nil"/>
            </w:tcBorders>
            <w:shd w:val="clear" w:color="auto" w:fill="auto"/>
            <w:vAlign w:val="center"/>
            <w:hideMark/>
          </w:tcPr>
          <w:p w14:paraId="5A6D6F24" w14:textId="77777777" w:rsidR="00D1126E" w:rsidRPr="00D1126E" w:rsidRDefault="00D1126E" w:rsidP="00D1126E">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334DA600"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α diversity</w:t>
            </w:r>
          </w:p>
        </w:tc>
        <w:tc>
          <w:tcPr>
            <w:tcW w:w="960" w:type="dxa"/>
            <w:tcBorders>
              <w:top w:val="nil"/>
              <w:left w:val="nil"/>
              <w:bottom w:val="nil"/>
              <w:right w:val="nil"/>
            </w:tcBorders>
            <w:shd w:val="clear" w:color="auto" w:fill="auto"/>
            <w:vAlign w:val="center"/>
            <w:hideMark/>
          </w:tcPr>
          <w:p w14:paraId="44E61ED9"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 xml:space="preserve">α diversity </w:t>
            </w:r>
            <w:proofErr w:type="spellStart"/>
            <w:r w:rsidRPr="00D1126E">
              <w:rPr>
                <w:rFonts w:ascii="Calibri" w:eastAsia="Times New Roman" w:hAnsi="Calibri" w:cs="Calibri"/>
                <w:b/>
                <w:bCs/>
                <w:color w:val="000000"/>
              </w:rPr>
              <w:t>sd</w:t>
            </w:r>
            <w:proofErr w:type="spellEnd"/>
          </w:p>
        </w:tc>
        <w:tc>
          <w:tcPr>
            <w:tcW w:w="960" w:type="dxa"/>
            <w:tcBorders>
              <w:top w:val="nil"/>
              <w:left w:val="nil"/>
              <w:bottom w:val="nil"/>
              <w:right w:val="nil"/>
            </w:tcBorders>
            <w:shd w:val="clear" w:color="auto" w:fill="auto"/>
            <w:vAlign w:val="center"/>
            <w:hideMark/>
          </w:tcPr>
          <w:p w14:paraId="4B3A444C"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β diversity</w:t>
            </w:r>
          </w:p>
        </w:tc>
      </w:tr>
      <w:tr w:rsidR="00D1126E" w:rsidRPr="00D1126E" w14:paraId="1CB2AD06" w14:textId="77777777" w:rsidTr="00D1126E">
        <w:trPr>
          <w:divId w:val="1125733716"/>
          <w:trHeight w:val="290"/>
          <w:jc w:val="center"/>
        </w:trPr>
        <w:tc>
          <w:tcPr>
            <w:tcW w:w="1180" w:type="dxa"/>
            <w:tcBorders>
              <w:top w:val="nil"/>
              <w:left w:val="nil"/>
              <w:bottom w:val="nil"/>
              <w:right w:val="nil"/>
            </w:tcBorders>
            <w:shd w:val="clear" w:color="auto" w:fill="auto"/>
            <w:vAlign w:val="bottom"/>
            <w:hideMark/>
          </w:tcPr>
          <w:p w14:paraId="5C3B6277"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Sedge</w:t>
            </w:r>
          </w:p>
        </w:tc>
        <w:tc>
          <w:tcPr>
            <w:tcW w:w="960" w:type="dxa"/>
            <w:tcBorders>
              <w:top w:val="nil"/>
              <w:left w:val="nil"/>
              <w:bottom w:val="nil"/>
              <w:right w:val="nil"/>
            </w:tcBorders>
            <w:shd w:val="clear" w:color="auto" w:fill="auto"/>
            <w:noWrap/>
            <w:vAlign w:val="bottom"/>
            <w:hideMark/>
          </w:tcPr>
          <w:p w14:paraId="6D3D61F1"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6E35E46" w14:textId="77777777" w:rsidR="00D1126E" w:rsidRPr="00D1126E" w:rsidRDefault="00D1126E" w:rsidP="00D1126E">
            <w:pPr>
              <w:spacing w:after="0" w:line="240" w:lineRule="auto"/>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BA489DB"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2497C03"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82756AE"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8353804" w14:textId="77777777" w:rsidR="00D1126E" w:rsidRPr="00D1126E" w:rsidRDefault="00D1126E" w:rsidP="00D1126E">
            <w:pPr>
              <w:spacing w:after="0" w:line="240" w:lineRule="auto"/>
              <w:rPr>
                <w:rFonts w:ascii="Times New Roman" w:eastAsia="Times New Roman" w:hAnsi="Times New Roman" w:cs="Times New Roman"/>
              </w:rPr>
            </w:pPr>
          </w:p>
        </w:tc>
      </w:tr>
      <w:tr w:rsidR="00D1126E" w:rsidRPr="00D1126E" w14:paraId="28C89079"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0DA4822B"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7B226DE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2E03A2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2.3</w:t>
            </w:r>
          </w:p>
        </w:tc>
        <w:tc>
          <w:tcPr>
            <w:tcW w:w="300" w:type="dxa"/>
            <w:tcBorders>
              <w:top w:val="nil"/>
              <w:left w:val="nil"/>
              <w:bottom w:val="nil"/>
              <w:right w:val="nil"/>
            </w:tcBorders>
            <w:shd w:val="clear" w:color="auto" w:fill="auto"/>
            <w:noWrap/>
            <w:vAlign w:val="bottom"/>
            <w:hideMark/>
          </w:tcPr>
          <w:p w14:paraId="1F2392DB"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2C5A75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63B0740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360848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3</w:t>
            </w:r>
          </w:p>
        </w:tc>
      </w:tr>
      <w:tr w:rsidR="00D1126E" w:rsidRPr="00D1126E" w14:paraId="27A9EF57"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315B479A"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15D6AA07"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6745822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6</w:t>
            </w:r>
          </w:p>
        </w:tc>
        <w:tc>
          <w:tcPr>
            <w:tcW w:w="300" w:type="dxa"/>
            <w:tcBorders>
              <w:top w:val="nil"/>
              <w:left w:val="nil"/>
              <w:bottom w:val="nil"/>
              <w:right w:val="nil"/>
            </w:tcBorders>
            <w:shd w:val="clear" w:color="auto" w:fill="auto"/>
            <w:noWrap/>
            <w:vAlign w:val="bottom"/>
            <w:hideMark/>
          </w:tcPr>
          <w:p w14:paraId="709F8B3A"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3AD279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31</w:t>
            </w:r>
          </w:p>
        </w:tc>
        <w:tc>
          <w:tcPr>
            <w:tcW w:w="960" w:type="dxa"/>
            <w:tcBorders>
              <w:top w:val="nil"/>
              <w:left w:val="nil"/>
              <w:bottom w:val="single" w:sz="4" w:space="0" w:color="auto"/>
              <w:right w:val="nil"/>
            </w:tcBorders>
            <w:shd w:val="clear" w:color="auto" w:fill="auto"/>
            <w:noWrap/>
            <w:vAlign w:val="bottom"/>
            <w:hideMark/>
          </w:tcPr>
          <w:p w14:paraId="14D44E2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98</w:t>
            </w:r>
          </w:p>
        </w:tc>
        <w:tc>
          <w:tcPr>
            <w:tcW w:w="960" w:type="dxa"/>
            <w:tcBorders>
              <w:top w:val="nil"/>
              <w:left w:val="nil"/>
              <w:bottom w:val="single" w:sz="4" w:space="0" w:color="auto"/>
              <w:right w:val="nil"/>
            </w:tcBorders>
            <w:shd w:val="clear" w:color="auto" w:fill="auto"/>
            <w:noWrap/>
            <w:vAlign w:val="bottom"/>
            <w:hideMark/>
          </w:tcPr>
          <w:p w14:paraId="2FC80664"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81</w:t>
            </w:r>
          </w:p>
        </w:tc>
      </w:tr>
      <w:tr w:rsidR="00D1126E" w:rsidRPr="00D1126E" w14:paraId="068D1FD3"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4F9B3F"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32039408"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E52D01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8</w:t>
            </w:r>
          </w:p>
        </w:tc>
        <w:tc>
          <w:tcPr>
            <w:tcW w:w="300" w:type="dxa"/>
            <w:tcBorders>
              <w:top w:val="nil"/>
              <w:left w:val="nil"/>
              <w:bottom w:val="nil"/>
              <w:right w:val="nil"/>
            </w:tcBorders>
            <w:shd w:val="clear" w:color="auto" w:fill="auto"/>
            <w:noWrap/>
            <w:vAlign w:val="bottom"/>
            <w:hideMark/>
          </w:tcPr>
          <w:p w14:paraId="5A052239"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1FEBCD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18</w:t>
            </w:r>
          </w:p>
        </w:tc>
        <w:tc>
          <w:tcPr>
            <w:tcW w:w="960" w:type="dxa"/>
            <w:tcBorders>
              <w:top w:val="nil"/>
              <w:left w:val="nil"/>
              <w:bottom w:val="single" w:sz="4" w:space="0" w:color="auto"/>
              <w:right w:val="nil"/>
            </w:tcBorders>
            <w:shd w:val="clear" w:color="auto" w:fill="auto"/>
            <w:noWrap/>
            <w:vAlign w:val="bottom"/>
            <w:hideMark/>
          </w:tcPr>
          <w:p w14:paraId="749EB58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51</w:t>
            </w:r>
          </w:p>
        </w:tc>
        <w:tc>
          <w:tcPr>
            <w:tcW w:w="960" w:type="dxa"/>
            <w:tcBorders>
              <w:top w:val="nil"/>
              <w:left w:val="nil"/>
              <w:bottom w:val="single" w:sz="4" w:space="0" w:color="auto"/>
              <w:right w:val="nil"/>
            </w:tcBorders>
            <w:shd w:val="clear" w:color="auto" w:fill="auto"/>
            <w:noWrap/>
            <w:vAlign w:val="bottom"/>
            <w:hideMark/>
          </w:tcPr>
          <w:p w14:paraId="07A6015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77</w:t>
            </w:r>
          </w:p>
        </w:tc>
      </w:tr>
      <w:tr w:rsidR="00D1126E" w:rsidRPr="00D1126E" w14:paraId="6A5E6BAE"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6F0A993F"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A5FD8D"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EFCC0D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7F084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16D04D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E5EF0B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B446834"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1C195CDD"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4355D56B"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Fescue</w:t>
            </w:r>
          </w:p>
        </w:tc>
        <w:tc>
          <w:tcPr>
            <w:tcW w:w="960" w:type="dxa"/>
            <w:tcBorders>
              <w:top w:val="nil"/>
              <w:left w:val="nil"/>
              <w:bottom w:val="nil"/>
              <w:right w:val="nil"/>
            </w:tcBorders>
            <w:shd w:val="clear" w:color="auto" w:fill="auto"/>
            <w:noWrap/>
            <w:vAlign w:val="bottom"/>
            <w:hideMark/>
          </w:tcPr>
          <w:p w14:paraId="4EE9303A"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2EC106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53E893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22497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145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E158D2"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515DB1B4"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40C456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5CF665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9532D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3</w:t>
            </w:r>
          </w:p>
        </w:tc>
        <w:tc>
          <w:tcPr>
            <w:tcW w:w="300" w:type="dxa"/>
            <w:tcBorders>
              <w:top w:val="nil"/>
              <w:left w:val="nil"/>
              <w:bottom w:val="nil"/>
              <w:right w:val="nil"/>
            </w:tcBorders>
            <w:shd w:val="clear" w:color="auto" w:fill="auto"/>
            <w:noWrap/>
            <w:vAlign w:val="bottom"/>
            <w:hideMark/>
          </w:tcPr>
          <w:p w14:paraId="26CBBD18"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21FFA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3.0</w:t>
            </w:r>
          </w:p>
        </w:tc>
        <w:tc>
          <w:tcPr>
            <w:tcW w:w="960" w:type="dxa"/>
            <w:tcBorders>
              <w:top w:val="single" w:sz="4" w:space="0" w:color="auto"/>
              <w:left w:val="nil"/>
              <w:bottom w:val="single" w:sz="4" w:space="0" w:color="auto"/>
              <w:right w:val="nil"/>
            </w:tcBorders>
            <w:shd w:val="clear" w:color="auto" w:fill="auto"/>
            <w:noWrap/>
            <w:vAlign w:val="bottom"/>
            <w:hideMark/>
          </w:tcPr>
          <w:p w14:paraId="405ABEB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c>
          <w:tcPr>
            <w:tcW w:w="960" w:type="dxa"/>
            <w:tcBorders>
              <w:top w:val="single" w:sz="4" w:space="0" w:color="auto"/>
              <w:left w:val="nil"/>
              <w:bottom w:val="single" w:sz="4" w:space="0" w:color="auto"/>
              <w:right w:val="nil"/>
            </w:tcBorders>
            <w:shd w:val="clear" w:color="auto" w:fill="auto"/>
            <w:noWrap/>
            <w:vAlign w:val="bottom"/>
            <w:hideMark/>
          </w:tcPr>
          <w:p w14:paraId="7453E3F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3</w:t>
            </w:r>
          </w:p>
        </w:tc>
      </w:tr>
      <w:tr w:rsidR="00D1126E" w:rsidRPr="00D1126E" w14:paraId="438D730B"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1277361D"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0263A35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437E324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5B5B6FF6"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E31A9D"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9.7</w:t>
            </w:r>
          </w:p>
        </w:tc>
        <w:tc>
          <w:tcPr>
            <w:tcW w:w="960" w:type="dxa"/>
            <w:tcBorders>
              <w:top w:val="nil"/>
              <w:left w:val="nil"/>
              <w:bottom w:val="single" w:sz="4" w:space="0" w:color="auto"/>
              <w:right w:val="nil"/>
            </w:tcBorders>
            <w:shd w:val="clear" w:color="auto" w:fill="auto"/>
            <w:noWrap/>
            <w:vAlign w:val="bottom"/>
            <w:hideMark/>
          </w:tcPr>
          <w:p w14:paraId="6C80E89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c>
          <w:tcPr>
            <w:tcW w:w="960" w:type="dxa"/>
            <w:tcBorders>
              <w:top w:val="nil"/>
              <w:left w:val="nil"/>
              <w:bottom w:val="single" w:sz="4" w:space="0" w:color="auto"/>
              <w:right w:val="nil"/>
            </w:tcBorders>
            <w:shd w:val="clear" w:color="auto" w:fill="auto"/>
            <w:noWrap/>
            <w:vAlign w:val="bottom"/>
            <w:hideMark/>
          </w:tcPr>
          <w:p w14:paraId="2868478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8</w:t>
            </w:r>
          </w:p>
        </w:tc>
      </w:tr>
      <w:tr w:rsidR="00D1126E" w:rsidRPr="00D1126E" w14:paraId="3F5C1046"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248334C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588C909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393794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7</w:t>
            </w:r>
          </w:p>
        </w:tc>
        <w:tc>
          <w:tcPr>
            <w:tcW w:w="300" w:type="dxa"/>
            <w:tcBorders>
              <w:top w:val="nil"/>
              <w:left w:val="nil"/>
              <w:bottom w:val="nil"/>
              <w:right w:val="nil"/>
            </w:tcBorders>
            <w:shd w:val="clear" w:color="auto" w:fill="auto"/>
            <w:noWrap/>
            <w:vAlign w:val="bottom"/>
            <w:hideMark/>
          </w:tcPr>
          <w:p w14:paraId="6B9F4CE9"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9567D7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8</w:t>
            </w:r>
          </w:p>
        </w:tc>
        <w:tc>
          <w:tcPr>
            <w:tcW w:w="960" w:type="dxa"/>
            <w:tcBorders>
              <w:top w:val="nil"/>
              <w:left w:val="nil"/>
              <w:bottom w:val="single" w:sz="4" w:space="0" w:color="auto"/>
              <w:right w:val="nil"/>
            </w:tcBorders>
            <w:shd w:val="clear" w:color="auto" w:fill="auto"/>
            <w:noWrap/>
            <w:vAlign w:val="bottom"/>
            <w:hideMark/>
          </w:tcPr>
          <w:p w14:paraId="6618B4D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8</w:t>
            </w:r>
          </w:p>
        </w:tc>
        <w:tc>
          <w:tcPr>
            <w:tcW w:w="960" w:type="dxa"/>
            <w:tcBorders>
              <w:top w:val="nil"/>
              <w:left w:val="nil"/>
              <w:bottom w:val="single" w:sz="4" w:space="0" w:color="auto"/>
              <w:right w:val="nil"/>
            </w:tcBorders>
            <w:shd w:val="clear" w:color="auto" w:fill="auto"/>
            <w:noWrap/>
            <w:vAlign w:val="bottom"/>
            <w:hideMark/>
          </w:tcPr>
          <w:p w14:paraId="5CDDADA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6</w:t>
            </w:r>
          </w:p>
        </w:tc>
      </w:tr>
      <w:tr w:rsidR="00D1126E" w:rsidRPr="00D1126E" w14:paraId="1BAC78F1"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49E92C2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4F2B56"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3E35F2"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EA8452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870D00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AE8F8CE"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69DB818"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6FC44F0F"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42A871B8"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Bogbean</w:t>
            </w:r>
          </w:p>
        </w:tc>
        <w:tc>
          <w:tcPr>
            <w:tcW w:w="960" w:type="dxa"/>
            <w:tcBorders>
              <w:top w:val="nil"/>
              <w:left w:val="nil"/>
              <w:bottom w:val="nil"/>
              <w:right w:val="nil"/>
            </w:tcBorders>
            <w:shd w:val="clear" w:color="auto" w:fill="auto"/>
            <w:noWrap/>
            <w:vAlign w:val="bottom"/>
            <w:hideMark/>
          </w:tcPr>
          <w:p w14:paraId="531F7436"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8BA29AF"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DE184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55753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7EA5A2"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50BD8"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38B0832D"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5919DA60"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FDB6C5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FD7384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2</w:t>
            </w:r>
          </w:p>
        </w:tc>
        <w:tc>
          <w:tcPr>
            <w:tcW w:w="300" w:type="dxa"/>
            <w:tcBorders>
              <w:top w:val="nil"/>
              <w:left w:val="nil"/>
              <w:bottom w:val="nil"/>
              <w:right w:val="nil"/>
            </w:tcBorders>
            <w:shd w:val="clear" w:color="auto" w:fill="auto"/>
            <w:noWrap/>
            <w:vAlign w:val="bottom"/>
            <w:hideMark/>
          </w:tcPr>
          <w:p w14:paraId="6E97590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F4056B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2.8</w:t>
            </w:r>
          </w:p>
        </w:tc>
        <w:tc>
          <w:tcPr>
            <w:tcW w:w="960" w:type="dxa"/>
            <w:tcBorders>
              <w:top w:val="single" w:sz="4" w:space="0" w:color="auto"/>
              <w:left w:val="nil"/>
              <w:bottom w:val="single" w:sz="4" w:space="0" w:color="auto"/>
              <w:right w:val="nil"/>
            </w:tcBorders>
            <w:shd w:val="clear" w:color="auto" w:fill="auto"/>
            <w:noWrap/>
            <w:vAlign w:val="bottom"/>
            <w:hideMark/>
          </w:tcPr>
          <w:p w14:paraId="224A674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960" w:type="dxa"/>
            <w:tcBorders>
              <w:top w:val="single" w:sz="4" w:space="0" w:color="auto"/>
              <w:left w:val="nil"/>
              <w:bottom w:val="single" w:sz="4" w:space="0" w:color="auto"/>
              <w:right w:val="nil"/>
            </w:tcBorders>
            <w:shd w:val="clear" w:color="auto" w:fill="auto"/>
            <w:noWrap/>
            <w:vAlign w:val="bottom"/>
            <w:hideMark/>
          </w:tcPr>
          <w:p w14:paraId="1B697B6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5</w:t>
            </w:r>
          </w:p>
        </w:tc>
      </w:tr>
      <w:tr w:rsidR="00D1126E" w:rsidRPr="00D1126E" w14:paraId="4BE7D31B"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66A51DE0"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677813F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4A37CD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0EF848B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609CEA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1.5</w:t>
            </w:r>
          </w:p>
        </w:tc>
        <w:tc>
          <w:tcPr>
            <w:tcW w:w="960" w:type="dxa"/>
            <w:tcBorders>
              <w:top w:val="nil"/>
              <w:left w:val="nil"/>
              <w:bottom w:val="single" w:sz="4" w:space="0" w:color="auto"/>
              <w:right w:val="nil"/>
            </w:tcBorders>
            <w:shd w:val="clear" w:color="auto" w:fill="auto"/>
            <w:noWrap/>
            <w:vAlign w:val="bottom"/>
            <w:hideMark/>
          </w:tcPr>
          <w:p w14:paraId="2149850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9</w:t>
            </w:r>
          </w:p>
        </w:tc>
        <w:tc>
          <w:tcPr>
            <w:tcW w:w="960" w:type="dxa"/>
            <w:tcBorders>
              <w:top w:val="nil"/>
              <w:left w:val="nil"/>
              <w:bottom w:val="single" w:sz="4" w:space="0" w:color="auto"/>
              <w:right w:val="nil"/>
            </w:tcBorders>
            <w:shd w:val="clear" w:color="auto" w:fill="auto"/>
            <w:noWrap/>
            <w:vAlign w:val="bottom"/>
            <w:hideMark/>
          </w:tcPr>
          <w:p w14:paraId="1C82404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r>
      <w:tr w:rsidR="00D1126E" w:rsidRPr="00D1126E" w14:paraId="36EB1441"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79A9651"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20855D4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3758E51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c>
          <w:tcPr>
            <w:tcW w:w="300" w:type="dxa"/>
            <w:tcBorders>
              <w:top w:val="nil"/>
              <w:left w:val="nil"/>
              <w:bottom w:val="nil"/>
              <w:right w:val="nil"/>
            </w:tcBorders>
            <w:shd w:val="clear" w:color="auto" w:fill="auto"/>
            <w:noWrap/>
            <w:vAlign w:val="bottom"/>
            <w:hideMark/>
          </w:tcPr>
          <w:p w14:paraId="685A14FF"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E472D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5</w:t>
            </w:r>
          </w:p>
        </w:tc>
        <w:tc>
          <w:tcPr>
            <w:tcW w:w="960" w:type="dxa"/>
            <w:tcBorders>
              <w:top w:val="nil"/>
              <w:left w:val="nil"/>
              <w:bottom w:val="single" w:sz="4" w:space="0" w:color="auto"/>
              <w:right w:val="nil"/>
            </w:tcBorders>
            <w:shd w:val="clear" w:color="auto" w:fill="auto"/>
            <w:noWrap/>
            <w:vAlign w:val="bottom"/>
            <w:hideMark/>
          </w:tcPr>
          <w:p w14:paraId="7115C99D"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9</w:t>
            </w:r>
          </w:p>
        </w:tc>
        <w:tc>
          <w:tcPr>
            <w:tcW w:w="960" w:type="dxa"/>
            <w:tcBorders>
              <w:top w:val="nil"/>
              <w:left w:val="nil"/>
              <w:bottom w:val="single" w:sz="4" w:space="0" w:color="auto"/>
              <w:right w:val="nil"/>
            </w:tcBorders>
            <w:shd w:val="clear" w:color="auto" w:fill="auto"/>
            <w:noWrap/>
            <w:vAlign w:val="bottom"/>
            <w:hideMark/>
          </w:tcPr>
          <w:p w14:paraId="6BE4786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w:t>
            </w:r>
          </w:p>
        </w:tc>
      </w:tr>
      <w:tr w:rsidR="00D1126E" w:rsidRPr="00D1126E" w14:paraId="47695ACF"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7374D48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40B4EB5"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0D7712A"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41D11F5"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A46923B"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064E46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99B571A"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2A52947E"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2FCD934A"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Total</w:t>
            </w:r>
          </w:p>
        </w:tc>
        <w:tc>
          <w:tcPr>
            <w:tcW w:w="960" w:type="dxa"/>
            <w:tcBorders>
              <w:top w:val="nil"/>
              <w:left w:val="nil"/>
              <w:bottom w:val="nil"/>
              <w:right w:val="nil"/>
            </w:tcBorders>
            <w:shd w:val="clear" w:color="auto" w:fill="auto"/>
            <w:noWrap/>
            <w:vAlign w:val="bottom"/>
            <w:hideMark/>
          </w:tcPr>
          <w:p w14:paraId="7C983A6C"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7063871"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4B046F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99EDAE1"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E3FB43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190F4"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4178222C"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1773ED"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7C70FE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3AB9213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8</w:t>
            </w:r>
          </w:p>
        </w:tc>
        <w:tc>
          <w:tcPr>
            <w:tcW w:w="300" w:type="dxa"/>
            <w:tcBorders>
              <w:top w:val="nil"/>
              <w:left w:val="nil"/>
              <w:bottom w:val="nil"/>
              <w:right w:val="nil"/>
            </w:tcBorders>
            <w:shd w:val="clear" w:color="auto" w:fill="auto"/>
            <w:noWrap/>
            <w:vAlign w:val="bottom"/>
            <w:hideMark/>
          </w:tcPr>
          <w:p w14:paraId="6B3B8208"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4F86B4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2.2</w:t>
            </w:r>
          </w:p>
        </w:tc>
        <w:tc>
          <w:tcPr>
            <w:tcW w:w="960" w:type="dxa"/>
            <w:tcBorders>
              <w:top w:val="single" w:sz="4" w:space="0" w:color="auto"/>
              <w:left w:val="nil"/>
              <w:bottom w:val="single" w:sz="4" w:space="0" w:color="auto"/>
              <w:right w:val="nil"/>
            </w:tcBorders>
            <w:shd w:val="clear" w:color="auto" w:fill="auto"/>
            <w:noWrap/>
            <w:vAlign w:val="bottom"/>
            <w:hideMark/>
          </w:tcPr>
          <w:p w14:paraId="2939A00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5</w:t>
            </w:r>
          </w:p>
        </w:tc>
        <w:tc>
          <w:tcPr>
            <w:tcW w:w="960" w:type="dxa"/>
            <w:tcBorders>
              <w:top w:val="single" w:sz="4" w:space="0" w:color="auto"/>
              <w:left w:val="nil"/>
              <w:bottom w:val="single" w:sz="4" w:space="0" w:color="auto"/>
              <w:right w:val="nil"/>
            </w:tcBorders>
            <w:shd w:val="clear" w:color="auto" w:fill="auto"/>
            <w:noWrap/>
            <w:vAlign w:val="bottom"/>
            <w:hideMark/>
          </w:tcPr>
          <w:p w14:paraId="22BCD65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r>
      <w:tr w:rsidR="00D1126E" w:rsidRPr="00D1126E" w14:paraId="788FA5F0"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38C3C5E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498C198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nil"/>
              <w:left w:val="nil"/>
              <w:bottom w:val="nil"/>
              <w:right w:val="nil"/>
            </w:tcBorders>
            <w:shd w:val="clear" w:color="auto" w:fill="auto"/>
            <w:noWrap/>
            <w:vAlign w:val="bottom"/>
            <w:hideMark/>
          </w:tcPr>
          <w:p w14:paraId="1EBCAF2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47994EB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F6D24C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7929F5B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4</w:t>
            </w:r>
          </w:p>
        </w:tc>
        <w:tc>
          <w:tcPr>
            <w:tcW w:w="960" w:type="dxa"/>
            <w:tcBorders>
              <w:top w:val="nil"/>
              <w:left w:val="nil"/>
              <w:bottom w:val="nil"/>
              <w:right w:val="nil"/>
            </w:tcBorders>
            <w:shd w:val="clear" w:color="auto" w:fill="auto"/>
            <w:noWrap/>
            <w:vAlign w:val="bottom"/>
            <w:hideMark/>
          </w:tcPr>
          <w:p w14:paraId="59C513A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r>
      <w:tr w:rsidR="00D1126E" w:rsidRPr="00D1126E" w14:paraId="7E965390"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9DDD1D6"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0DC7DD1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4779160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0B4F6C4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0FAAAA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2</w:t>
            </w:r>
          </w:p>
        </w:tc>
        <w:tc>
          <w:tcPr>
            <w:tcW w:w="960" w:type="dxa"/>
            <w:tcBorders>
              <w:top w:val="single" w:sz="4" w:space="0" w:color="auto"/>
              <w:left w:val="nil"/>
              <w:bottom w:val="single" w:sz="4" w:space="0" w:color="auto"/>
              <w:right w:val="nil"/>
            </w:tcBorders>
            <w:shd w:val="clear" w:color="auto" w:fill="auto"/>
            <w:noWrap/>
            <w:vAlign w:val="bottom"/>
            <w:hideMark/>
          </w:tcPr>
          <w:p w14:paraId="2B728D7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4AA915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1</w:t>
            </w:r>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5054E00E" w:rsidR="00C44004" w:rsidRDefault="00C44004" w:rsidP="00C44004">
      <w:r>
        <w:rPr>
          <w:b/>
        </w:rPr>
        <w:lastRenderedPageBreak/>
        <w:t>Table S5</w:t>
      </w:r>
      <w:r>
        <w:t xml:space="preserve"> </w:t>
      </w:r>
      <w:r w:rsidRPr="0026196C">
        <w:t xml:space="preserve">Mean cover class values for non-native and native species observed in each assemblage for each sampling period. Overall change from 1979 to 2019 indicates decreases (-), increases (+), and species gained or lost. For each year, blank spaces indicate no data for the species in that sampling year; overall change noted by blank space for species found only in 1999  </w:t>
      </w:r>
    </w:p>
    <w:tbl>
      <w:tblPr>
        <w:tblW w:w="10160" w:type="dxa"/>
        <w:tblLook w:val="04A0" w:firstRow="1" w:lastRow="0" w:firstColumn="1" w:lastColumn="0" w:noHBand="0" w:noVBand="1"/>
      </w:tblPr>
      <w:tblGrid>
        <w:gridCol w:w="1311"/>
        <w:gridCol w:w="1160"/>
        <w:gridCol w:w="3320"/>
        <w:gridCol w:w="960"/>
        <w:gridCol w:w="960"/>
        <w:gridCol w:w="960"/>
        <w:gridCol w:w="1560"/>
      </w:tblGrid>
      <w:tr w:rsidR="00C44004" w:rsidRPr="00C44004" w14:paraId="2CFA52D3"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3C7DAD2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3C67B52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57CEA0C4"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56528B1F" w14:textId="77777777" w:rsidTr="00C44004">
        <w:trPr>
          <w:trHeight w:val="29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1A4837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F8240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2F48FF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B449A0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1D6C6F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79B5D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E5EC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F70791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B00B9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7B965D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E84B59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6437E6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4F9986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EC0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3DD64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71A578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8E159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2B5D1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9F738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nil"/>
              <w:right w:val="nil"/>
            </w:tcBorders>
            <w:shd w:val="clear" w:color="auto" w:fill="auto"/>
            <w:noWrap/>
            <w:vAlign w:val="bottom"/>
            <w:hideMark/>
          </w:tcPr>
          <w:p w14:paraId="0A1FEE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05FADF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45C24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5DFEE8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03F0FC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9BBC9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9EC6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2</w:t>
            </w:r>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5</w:t>
            </w:r>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96944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4D27B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FABE2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5DAA1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7A524E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429890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71F71DF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046BB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64C0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C413A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32EB0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3BF645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E4A77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C5181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3A0E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nil"/>
              <w:left w:val="nil"/>
              <w:bottom w:val="nil"/>
              <w:right w:val="nil"/>
            </w:tcBorders>
            <w:shd w:val="clear" w:color="auto" w:fill="auto"/>
            <w:noWrap/>
            <w:vAlign w:val="bottom"/>
            <w:hideMark/>
          </w:tcPr>
          <w:p w14:paraId="7346B2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A3103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4556FC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8</w:t>
            </w:r>
          </w:p>
        </w:tc>
        <w:tc>
          <w:tcPr>
            <w:tcW w:w="1560" w:type="dxa"/>
            <w:tcBorders>
              <w:top w:val="nil"/>
              <w:left w:val="nil"/>
              <w:bottom w:val="nil"/>
              <w:right w:val="single" w:sz="8" w:space="0" w:color="auto"/>
            </w:tcBorders>
            <w:shd w:val="clear" w:color="auto" w:fill="auto"/>
            <w:noWrap/>
            <w:vAlign w:val="bottom"/>
            <w:hideMark/>
          </w:tcPr>
          <w:p w14:paraId="351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842B2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78E03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3EF8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1B829C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57856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A021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39A73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34D1DF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72855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0090E5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51C947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9ECF63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26702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A8A9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8C912B0"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52AF7D4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659B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201E8A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nil"/>
              <w:left w:val="nil"/>
              <w:bottom w:val="single" w:sz="8" w:space="0" w:color="auto"/>
              <w:right w:val="nil"/>
            </w:tcBorders>
            <w:shd w:val="clear" w:color="auto" w:fill="auto"/>
            <w:noWrap/>
            <w:vAlign w:val="bottom"/>
            <w:hideMark/>
          </w:tcPr>
          <w:p w14:paraId="3E461E1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2FC20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3D8271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263953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4DE8E0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FC77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597ADF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0532F8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5363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2F330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nil"/>
              <w:right w:val="nil"/>
            </w:tcBorders>
            <w:shd w:val="clear" w:color="auto" w:fill="auto"/>
            <w:noWrap/>
            <w:vAlign w:val="bottom"/>
            <w:hideMark/>
          </w:tcPr>
          <w:p w14:paraId="41C682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777604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5A50AA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E347E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6FA943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14922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921608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4B046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F38FF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706A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7AF7A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098EBE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43190ED"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B5A763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080463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12E1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365EBB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8750BE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561E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19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nil"/>
              <w:left w:val="nil"/>
              <w:bottom w:val="nil"/>
              <w:right w:val="nil"/>
            </w:tcBorders>
            <w:shd w:val="clear" w:color="auto" w:fill="auto"/>
            <w:noWrap/>
            <w:vAlign w:val="bottom"/>
            <w:hideMark/>
          </w:tcPr>
          <w:p w14:paraId="523969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7F934F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157A5E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E3BA16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8112F7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579DF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86281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0AC101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F104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D5EF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2D7242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37263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64E66F4"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9BED9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1BC52C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C113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7E45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FF7277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7B166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AE9E0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64F0FD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C4A84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1D0CC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3A45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CC0204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3800B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A7F3C2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7372AF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1A4223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C22B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0146E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000A0F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F88D8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65953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2BE9E6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91DCF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A7833E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6AF2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C3E21F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D740D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DFE9D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1A1C7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19C1FE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243F0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367DC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02784D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8D3FCB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6A9C76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531CD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02FCC4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F7947B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791EBC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0E936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977B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0DB1674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9D45F3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1356B3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003C96F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11F0BA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AC22A1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D512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8</w:t>
            </w:r>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927FE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0F06B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E80AC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D58C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3D23033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33E13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F8B08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13CF0C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DF4881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E6BD59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EECA1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C6A2F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16825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2700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E1DB5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06A8AE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036E9A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AD7A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B512A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B0E218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666B5B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5550F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2A46F5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29DD9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279D2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C41E1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nil"/>
              <w:left w:val="nil"/>
              <w:bottom w:val="nil"/>
              <w:right w:val="nil"/>
            </w:tcBorders>
            <w:shd w:val="clear" w:color="auto" w:fill="auto"/>
            <w:noWrap/>
            <w:vAlign w:val="bottom"/>
            <w:hideMark/>
          </w:tcPr>
          <w:p w14:paraId="21C3DC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1E694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D5B3C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5FDC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CFE8C9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50424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70BB0A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4CF407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C65062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AACD8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9BA4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nil"/>
              <w:right w:val="nil"/>
            </w:tcBorders>
            <w:shd w:val="clear" w:color="auto" w:fill="auto"/>
            <w:noWrap/>
            <w:vAlign w:val="bottom"/>
            <w:hideMark/>
          </w:tcPr>
          <w:p w14:paraId="0F0301B8"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165B84E"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5C2E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40F5AC1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DE7FE2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0ED6F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4284E2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D85EB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B6D40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F0A47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00E29BF0"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8501D5"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A412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8CE7CB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94A49F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054E5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1C1EFE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492BE9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A5649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0FE8B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cuminatus</w:t>
            </w:r>
          </w:p>
        </w:tc>
        <w:tc>
          <w:tcPr>
            <w:tcW w:w="960" w:type="dxa"/>
            <w:tcBorders>
              <w:top w:val="nil"/>
              <w:left w:val="nil"/>
              <w:bottom w:val="nil"/>
              <w:right w:val="nil"/>
            </w:tcBorders>
            <w:shd w:val="clear" w:color="auto" w:fill="auto"/>
            <w:noWrap/>
            <w:vAlign w:val="bottom"/>
            <w:hideMark/>
          </w:tcPr>
          <w:p w14:paraId="5D60813C"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ACE2F"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D4D6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54A9FD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1E549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A07B4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120E0A1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AE3960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FFAC5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682592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nil"/>
              <w:left w:val="nil"/>
              <w:bottom w:val="nil"/>
              <w:right w:val="nil"/>
            </w:tcBorders>
            <w:shd w:val="clear" w:color="auto" w:fill="auto"/>
            <w:noWrap/>
            <w:vAlign w:val="bottom"/>
            <w:hideMark/>
          </w:tcPr>
          <w:p w14:paraId="51A1CEDB"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789842B"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A052F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E4E6CE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A6293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88DFE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7534CF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1B51A8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C8B9C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8C4C0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nil"/>
              <w:left w:val="nil"/>
              <w:bottom w:val="nil"/>
              <w:right w:val="nil"/>
            </w:tcBorders>
            <w:shd w:val="clear" w:color="auto" w:fill="auto"/>
            <w:noWrap/>
            <w:vAlign w:val="bottom"/>
            <w:hideMark/>
          </w:tcPr>
          <w:p w14:paraId="774E8E79"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BBCAC8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34429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044F01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1BCC0F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440C7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FDC15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FBBDE9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56920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2D149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7D7B12F5"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5932C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A28A362"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7410B4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3E81CE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423CA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1EA44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variegatum</w:t>
            </w:r>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3836DC4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AA05F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7B4919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42A0D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7821B83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0A4FAD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37AA1A"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68570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53C6165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ADE2C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E24C6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682B9D5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154626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4FA58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8D974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ceae sp.</w:t>
            </w:r>
          </w:p>
        </w:tc>
        <w:tc>
          <w:tcPr>
            <w:tcW w:w="960" w:type="dxa"/>
            <w:tcBorders>
              <w:top w:val="nil"/>
              <w:left w:val="nil"/>
              <w:bottom w:val="single" w:sz="4" w:space="0" w:color="auto"/>
              <w:right w:val="nil"/>
            </w:tcBorders>
            <w:shd w:val="clear" w:color="auto" w:fill="auto"/>
            <w:noWrap/>
            <w:vAlign w:val="bottom"/>
            <w:hideMark/>
          </w:tcPr>
          <w:p w14:paraId="69F1B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A527E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49D37DB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692A9613"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6C3F575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06647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14839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single" w:sz="8" w:space="0" w:color="auto"/>
              <w:right w:val="nil"/>
            </w:tcBorders>
            <w:shd w:val="clear" w:color="auto" w:fill="auto"/>
            <w:noWrap/>
            <w:vAlign w:val="bottom"/>
            <w:hideMark/>
          </w:tcPr>
          <w:p w14:paraId="7AE476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C0D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62C33A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BBBCB51" w14:textId="77777777" w:rsidTr="00C44004">
        <w:trPr>
          <w:trHeight w:val="290"/>
        </w:trPr>
        <w:tc>
          <w:tcPr>
            <w:tcW w:w="1240" w:type="dxa"/>
            <w:tcBorders>
              <w:top w:val="nil"/>
              <w:left w:val="nil"/>
              <w:bottom w:val="nil"/>
              <w:right w:val="nil"/>
            </w:tcBorders>
            <w:shd w:val="clear" w:color="auto" w:fill="auto"/>
            <w:noWrap/>
            <w:vAlign w:val="center"/>
            <w:hideMark/>
          </w:tcPr>
          <w:p w14:paraId="21CC5575" w14:textId="77777777" w:rsidR="00C44004" w:rsidRPr="00C44004" w:rsidRDefault="00C44004" w:rsidP="00C44004">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36F73B5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45ABC67A"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EA22AA" w14:textId="77777777" w:rsidR="00C44004" w:rsidRPr="00C44004" w:rsidRDefault="00C44004" w:rsidP="00C440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0C69F"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10AD10"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30CBF67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r>
      <w:tr w:rsidR="00C44004" w:rsidRPr="00C44004" w14:paraId="00D67BAF"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0E7394D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03225268"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7739D613"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0D3EB403" w14:textId="77777777" w:rsidTr="00C44004">
        <w:trPr>
          <w:trHeight w:val="30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3F53A7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75C9BF7" w14:textId="77777777" w:rsidR="00C44004" w:rsidRPr="00C44004" w:rsidRDefault="00C44004" w:rsidP="00C44004">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06D8124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sp.</w:t>
            </w:r>
          </w:p>
        </w:tc>
        <w:tc>
          <w:tcPr>
            <w:tcW w:w="960" w:type="dxa"/>
            <w:tcBorders>
              <w:top w:val="single" w:sz="4" w:space="0" w:color="auto"/>
              <w:left w:val="nil"/>
              <w:bottom w:val="nil"/>
              <w:right w:val="nil"/>
            </w:tcBorders>
            <w:shd w:val="clear" w:color="auto" w:fill="auto"/>
            <w:noWrap/>
            <w:vAlign w:val="bottom"/>
            <w:hideMark/>
          </w:tcPr>
          <w:p w14:paraId="2A41B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6DA25E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9EC33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125B36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8C8C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FEECB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6FCE93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nil"/>
              <w:right w:val="nil"/>
            </w:tcBorders>
            <w:shd w:val="clear" w:color="auto" w:fill="auto"/>
            <w:noWrap/>
            <w:vAlign w:val="bottom"/>
            <w:hideMark/>
          </w:tcPr>
          <w:p w14:paraId="0F8B6D1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E51F9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5AF8BC1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1354A40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C18884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E6050D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AC4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84E007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30FC4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64A627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EB05E0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single" w:sz="4" w:space="0" w:color="auto"/>
              <w:right w:val="nil"/>
            </w:tcBorders>
            <w:shd w:val="clear" w:color="auto" w:fill="auto"/>
            <w:noWrap/>
            <w:vAlign w:val="bottom"/>
            <w:hideMark/>
          </w:tcPr>
          <w:p w14:paraId="3F14E5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1FA2076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260271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6CC6CD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374F64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17DC6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70200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nil"/>
              <w:left w:val="nil"/>
              <w:bottom w:val="nil"/>
              <w:right w:val="nil"/>
            </w:tcBorders>
            <w:shd w:val="clear" w:color="auto" w:fill="auto"/>
            <w:noWrap/>
            <w:vAlign w:val="bottom"/>
            <w:hideMark/>
          </w:tcPr>
          <w:p w14:paraId="3F88C17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C7303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4C612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43816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0F4CC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B78E98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A2822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6</w:t>
            </w:r>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7C2BC2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A012AD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D5249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98E6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3B0894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34359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59BCD4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3C280E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82196F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4B9970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E31C5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5670F9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BA8E19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E314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8CD68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nil"/>
              <w:right w:val="nil"/>
            </w:tcBorders>
            <w:shd w:val="clear" w:color="auto" w:fill="auto"/>
            <w:noWrap/>
            <w:vAlign w:val="bottom"/>
            <w:hideMark/>
          </w:tcPr>
          <w:p w14:paraId="080E0B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DD6322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D4F777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nil"/>
              <w:left w:val="nil"/>
              <w:bottom w:val="nil"/>
              <w:right w:val="single" w:sz="8" w:space="0" w:color="auto"/>
            </w:tcBorders>
            <w:shd w:val="clear" w:color="auto" w:fill="auto"/>
            <w:noWrap/>
            <w:vAlign w:val="bottom"/>
            <w:hideMark/>
          </w:tcPr>
          <w:p w14:paraId="2CA79E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9399D2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DCD2C6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2C64F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725B77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F4CB14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4E56E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268BA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76BB3D8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nil"/>
              <w:left w:val="nil"/>
              <w:bottom w:val="single" w:sz="4" w:space="0" w:color="auto"/>
              <w:right w:val="nil"/>
            </w:tcBorders>
            <w:shd w:val="clear" w:color="auto" w:fill="auto"/>
            <w:noWrap/>
            <w:vAlign w:val="bottom"/>
            <w:hideMark/>
          </w:tcPr>
          <w:p w14:paraId="0833E3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394362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7CF0FB5"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0C3ACEC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1BB98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DA8647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single" w:sz="8" w:space="0" w:color="auto"/>
              <w:right w:val="nil"/>
            </w:tcBorders>
            <w:shd w:val="clear" w:color="auto" w:fill="auto"/>
            <w:noWrap/>
            <w:vAlign w:val="bottom"/>
            <w:hideMark/>
          </w:tcPr>
          <w:p w14:paraId="102280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16B2DC1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6B2F02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9B4180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D9A865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C21A8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1ACAA0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D09F5A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21A18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F3E385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310457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E96A5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46A42B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8B2823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03EEB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EAAF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EAD044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33B3E3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CEBEF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7FD9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ulichium arundinaceum</w:t>
            </w:r>
          </w:p>
        </w:tc>
        <w:tc>
          <w:tcPr>
            <w:tcW w:w="960" w:type="dxa"/>
            <w:tcBorders>
              <w:top w:val="nil"/>
              <w:left w:val="nil"/>
              <w:bottom w:val="nil"/>
              <w:right w:val="nil"/>
            </w:tcBorders>
            <w:shd w:val="clear" w:color="auto" w:fill="auto"/>
            <w:noWrap/>
            <w:vAlign w:val="bottom"/>
            <w:hideMark/>
          </w:tcPr>
          <w:p w14:paraId="53D354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D5AF153"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4E8F689"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477F29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89C3E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2E346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1CBDC3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A2DA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AA46C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6A168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5DEF62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439850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45614FFF"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A576D8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CD1D2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BE51B5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8C0779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1210A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151E5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39193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formosum</w:t>
            </w:r>
          </w:p>
        </w:tc>
        <w:tc>
          <w:tcPr>
            <w:tcW w:w="960" w:type="dxa"/>
            <w:tcBorders>
              <w:top w:val="nil"/>
              <w:left w:val="nil"/>
              <w:bottom w:val="nil"/>
              <w:right w:val="nil"/>
            </w:tcBorders>
            <w:shd w:val="clear" w:color="auto" w:fill="auto"/>
            <w:noWrap/>
            <w:vAlign w:val="bottom"/>
            <w:hideMark/>
          </w:tcPr>
          <w:p w14:paraId="1D891C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00E028B"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845DE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A2A644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B8E91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D326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224507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5502A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54AAB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26490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41CD93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6A900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95E423"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313BE2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630AC7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4D8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FF3B2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7732E7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CA89E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D1A75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imulus guttatus</w:t>
            </w:r>
          </w:p>
        </w:tc>
        <w:tc>
          <w:tcPr>
            <w:tcW w:w="960" w:type="dxa"/>
            <w:tcBorders>
              <w:top w:val="nil"/>
              <w:left w:val="nil"/>
              <w:bottom w:val="nil"/>
              <w:right w:val="nil"/>
            </w:tcBorders>
            <w:shd w:val="clear" w:color="auto" w:fill="auto"/>
            <w:noWrap/>
            <w:vAlign w:val="bottom"/>
            <w:hideMark/>
          </w:tcPr>
          <w:p w14:paraId="3B1DB4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D9768B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98F9F1"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E96755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321C61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1B9393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16B52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D21673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2BC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8246B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37E05E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589FA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0953616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BB7C1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33099D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9E26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7</w:t>
            </w:r>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B64C86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37C52A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7B3A7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7FB03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nil"/>
              <w:left w:val="nil"/>
              <w:bottom w:val="nil"/>
              <w:right w:val="nil"/>
            </w:tcBorders>
            <w:shd w:val="clear" w:color="auto" w:fill="auto"/>
            <w:noWrap/>
            <w:vAlign w:val="bottom"/>
            <w:hideMark/>
          </w:tcPr>
          <w:p w14:paraId="329904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334AC128"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5E0D7E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057D186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6A1EC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2B3A5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lygonum hydropiper</w:t>
            </w:r>
          </w:p>
        </w:tc>
        <w:tc>
          <w:tcPr>
            <w:tcW w:w="960" w:type="dxa"/>
            <w:tcBorders>
              <w:top w:val="single" w:sz="4" w:space="0" w:color="auto"/>
              <w:left w:val="nil"/>
              <w:bottom w:val="nil"/>
              <w:right w:val="nil"/>
            </w:tcBorders>
            <w:shd w:val="clear" w:color="auto" w:fill="auto"/>
            <w:noWrap/>
            <w:vAlign w:val="bottom"/>
            <w:hideMark/>
          </w:tcPr>
          <w:p w14:paraId="7FEE9BB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BCDAC5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1E683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90A0F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7B997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single" w:sz="4" w:space="0" w:color="auto"/>
              <w:left w:val="nil"/>
              <w:bottom w:val="nil"/>
              <w:right w:val="nil"/>
            </w:tcBorders>
            <w:shd w:val="clear" w:color="auto" w:fill="auto"/>
            <w:noWrap/>
            <w:vAlign w:val="bottom"/>
            <w:hideMark/>
          </w:tcPr>
          <w:p w14:paraId="73BB487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2D8D0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2CC7060"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2BF1FC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C591D1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BC9CA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p.</w:t>
            </w:r>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73DB54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32FA8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C1A95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8B47F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355416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5E0178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0F40943"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B2C010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5F1DD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0950F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70E3B3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314F7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C2C98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BACB9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nil"/>
              <w:left w:val="nil"/>
              <w:bottom w:val="nil"/>
              <w:right w:val="nil"/>
            </w:tcBorders>
            <w:shd w:val="clear" w:color="auto" w:fill="auto"/>
            <w:noWrap/>
            <w:vAlign w:val="bottom"/>
            <w:hideMark/>
          </w:tcPr>
          <w:p w14:paraId="702212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619DD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9656E0E"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D434D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01EDE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10201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01062F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BD96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D01E7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2E3B6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CAA061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1B927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1724B71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7690E7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990352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FB18E0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A346E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CC594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C52F2E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D5F6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83052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7369B5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3967FE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658C17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4A76B36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9C5484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88A6FE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F3F31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C412D4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07315F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1DE7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84D3D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6630A7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39ECC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E0808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0543FCA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9A12F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739C2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3A01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55D03D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single" w:sz="4" w:space="0" w:color="auto"/>
              <w:left w:val="nil"/>
              <w:bottom w:val="single" w:sz="4" w:space="0" w:color="auto"/>
              <w:right w:val="nil"/>
            </w:tcBorders>
            <w:shd w:val="clear" w:color="auto" w:fill="auto"/>
            <w:noWrap/>
            <w:vAlign w:val="bottom"/>
            <w:hideMark/>
          </w:tcPr>
          <w:p w14:paraId="3C69D3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2DD378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BA6F8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F8E85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C8C58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7A2E6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69871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E71426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nil"/>
              <w:left w:val="nil"/>
              <w:bottom w:val="nil"/>
              <w:right w:val="nil"/>
            </w:tcBorders>
            <w:shd w:val="clear" w:color="auto" w:fill="auto"/>
            <w:noWrap/>
            <w:vAlign w:val="bottom"/>
            <w:hideMark/>
          </w:tcPr>
          <w:p w14:paraId="1A0CF50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E2113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5FC3F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92A08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D8971A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F2140A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BAE8B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89A569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CD9D89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5769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0899A8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nil"/>
              <w:left w:val="nil"/>
              <w:bottom w:val="nil"/>
              <w:right w:val="nil"/>
            </w:tcBorders>
            <w:shd w:val="clear" w:color="auto" w:fill="auto"/>
            <w:noWrap/>
            <w:vAlign w:val="bottom"/>
            <w:hideMark/>
          </w:tcPr>
          <w:p w14:paraId="79F9E6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030D15A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28041D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0F456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867A3F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3F87D5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EEDBC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72411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single" w:sz="4" w:space="0" w:color="auto"/>
              <w:right w:val="nil"/>
            </w:tcBorders>
            <w:shd w:val="clear" w:color="auto" w:fill="auto"/>
            <w:noWrap/>
            <w:vAlign w:val="bottom"/>
            <w:hideMark/>
          </w:tcPr>
          <w:p w14:paraId="1738308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AA79B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640C62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A2D56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414DE6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09AB4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CFD4C6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C69552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5FF3859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C57D6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0CB04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77D117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3B072A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A5B24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B5D80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BA30DD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32B80A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F471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AAF15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nil"/>
              <w:left w:val="nil"/>
              <w:bottom w:val="nil"/>
              <w:right w:val="nil"/>
            </w:tcBorders>
            <w:shd w:val="clear" w:color="auto" w:fill="auto"/>
            <w:noWrap/>
            <w:vAlign w:val="bottom"/>
            <w:hideMark/>
          </w:tcPr>
          <w:p w14:paraId="09E7D9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1E9928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4C359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053FCC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F6385D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566C2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03B5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6FB2BB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8126A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462E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D3702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effusus</w:t>
            </w:r>
          </w:p>
        </w:tc>
        <w:tc>
          <w:tcPr>
            <w:tcW w:w="960" w:type="dxa"/>
            <w:tcBorders>
              <w:top w:val="nil"/>
              <w:left w:val="nil"/>
              <w:bottom w:val="nil"/>
              <w:right w:val="nil"/>
            </w:tcBorders>
            <w:shd w:val="clear" w:color="auto" w:fill="auto"/>
            <w:noWrap/>
            <w:vAlign w:val="bottom"/>
            <w:hideMark/>
          </w:tcPr>
          <w:p w14:paraId="4482EE33"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DF8E66D"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ACE3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F5F5AD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CC9324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9BA99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6562AF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82D99F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77B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C2477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rica gale</w:t>
            </w:r>
          </w:p>
        </w:tc>
        <w:tc>
          <w:tcPr>
            <w:tcW w:w="960" w:type="dxa"/>
            <w:tcBorders>
              <w:top w:val="nil"/>
              <w:left w:val="nil"/>
              <w:bottom w:val="nil"/>
              <w:right w:val="nil"/>
            </w:tcBorders>
            <w:shd w:val="clear" w:color="auto" w:fill="auto"/>
            <w:noWrap/>
            <w:vAlign w:val="bottom"/>
            <w:hideMark/>
          </w:tcPr>
          <w:p w14:paraId="0A3D4C52"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CA5AB65"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AD3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1552355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BC628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1C086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57FBFB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DD4302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920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77E0D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steraceae sp.</w:t>
            </w:r>
          </w:p>
        </w:tc>
        <w:tc>
          <w:tcPr>
            <w:tcW w:w="960" w:type="dxa"/>
            <w:tcBorders>
              <w:top w:val="nil"/>
              <w:left w:val="nil"/>
              <w:bottom w:val="nil"/>
              <w:right w:val="nil"/>
            </w:tcBorders>
            <w:shd w:val="clear" w:color="auto" w:fill="auto"/>
            <w:noWrap/>
            <w:vAlign w:val="bottom"/>
            <w:hideMark/>
          </w:tcPr>
          <w:p w14:paraId="01F8ACD0"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3C0A56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3B2678C"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3B56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7BCD12A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EB87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BF20C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sp.</w:t>
            </w:r>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DAF0A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74B4248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513D6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D5C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CF04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19F1AFF8"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67F86C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4076890C"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7474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445CE7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DE9BAD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B095E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DD764A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3AC0D422"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550F96A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129D0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F1F80D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669DB9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4BD8B8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542E92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2D45EFC" w14:textId="77777777" w:rsidTr="00C44004">
        <w:trPr>
          <w:trHeight w:val="290"/>
        </w:trPr>
        <w:tc>
          <w:tcPr>
            <w:tcW w:w="1240" w:type="dxa"/>
            <w:tcBorders>
              <w:top w:val="nil"/>
              <w:left w:val="nil"/>
              <w:bottom w:val="nil"/>
              <w:right w:val="nil"/>
            </w:tcBorders>
            <w:shd w:val="clear" w:color="auto" w:fill="auto"/>
            <w:noWrap/>
            <w:vAlign w:val="center"/>
            <w:hideMark/>
          </w:tcPr>
          <w:p w14:paraId="1296F49F" w14:textId="77777777" w:rsidR="00C44004" w:rsidRPr="00C44004" w:rsidRDefault="00C44004" w:rsidP="00C44004">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44332A30"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79E656A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96BE4D" w14:textId="77777777" w:rsidR="00C44004" w:rsidRPr="00C44004" w:rsidRDefault="00C44004" w:rsidP="00C440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0F5906"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D73F3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6DA089D3"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r>
      <w:tr w:rsidR="00C44004" w:rsidRPr="00C44004" w14:paraId="3AD0C42F"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684CC2C9"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63D97FA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47DE6B8C"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680265CB" w14:textId="77777777" w:rsidTr="00C44004">
        <w:trPr>
          <w:trHeight w:val="30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76030F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6E6CCB5C" w14:textId="77777777" w:rsidR="00C44004" w:rsidRPr="00C44004" w:rsidRDefault="00C44004" w:rsidP="00C44004">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EC282C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single" w:sz="8" w:space="0" w:color="auto"/>
              <w:right w:val="nil"/>
            </w:tcBorders>
            <w:shd w:val="clear" w:color="auto" w:fill="auto"/>
            <w:noWrap/>
            <w:vAlign w:val="bottom"/>
            <w:hideMark/>
          </w:tcPr>
          <w:p w14:paraId="671FFDF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515E8E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39CE0C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4F479B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0816B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345CD2A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80B59B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67EA3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8" w:space="0" w:color="auto"/>
              <w:left w:val="nil"/>
              <w:bottom w:val="nil"/>
              <w:right w:val="nil"/>
            </w:tcBorders>
            <w:shd w:val="clear" w:color="auto" w:fill="auto"/>
            <w:noWrap/>
            <w:vAlign w:val="bottom"/>
            <w:hideMark/>
          </w:tcPr>
          <w:p w14:paraId="1353E2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2384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1A7FF2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D209E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EE800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5B273D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BC61C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D2A3E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E5DB1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F12A77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nil"/>
              <w:left w:val="nil"/>
              <w:bottom w:val="single" w:sz="4" w:space="0" w:color="auto"/>
              <w:right w:val="nil"/>
            </w:tcBorders>
            <w:shd w:val="clear" w:color="auto" w:fill="auto"/>
            <w:noWrap/>
            <w:vAlign w:val="bottom"/>
            <w:hideMark/>
          </w:tcPr>
          <w:p w14:paraId="59B078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61FE087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996D1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9F2341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C2DDB0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35687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F541B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E71B4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nil"/>
              <w:left w:val="nil"/>
              <w:bottom w:val="nil"/>
              <w:right w:val="nil"/>
            </w:tcBorders>
            <w:shd w:val="clear" w:color="auto" w:fill="auto"/>
            <w:noWrap/>
            <w:vAlign w:val="bottom"/>
            <w:hideMark/>
          </w:tcPr>
          <w:p w14:paraId="210ED1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0958E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148BC3A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nil"/>
              <w:left w:val="nil"/>
              <w:bottom w:val="nil"/>
              <w:right w:val="single" w:sz="8" w:space="0" w:color="auto"/>
            </w:tcBorders>
            <w:shd w:val="clear" w:color="auto" w:fill="auto"/>
            <w:noWrap/>
            <w:vAlign w:val="bottom"/>
            <w:hideMark/>
          </w:tcPr>
          <w:p w14:paraId="50DE53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B6DAF8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6388EA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C4B6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BC9F8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F3C8E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001B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BFFA11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nil"/>
              <w:left w:val="nil"/>
              <w:bottom w:val="nil"/>
              <w:right w:val="nil"/>
            </w:tcBorders>
            <w:shd w:val="clear" w:color="auto" w:fill="auto"/>
            <w:noWrap/>
            <w:vAlign w:val="bottom"/>
            <w:hideMark/>
          </w:tcPr>
          <w:p w14:paraId="78D43C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11F4DF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8FD9AF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242F116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7BB61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41228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D739D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54F44D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C06278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7AB0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D919E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6AC3EED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9AE76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3512BE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5F27BF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D10ACE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C691C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F69C0E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89A14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FDA4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1A7E4D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single" w:sz="4" w:space="0" w:color="auto"/>
              <w:right w:val="nil"/>
            </w:tcBorders>
            <w:shd w:val="clear" w:color="auto" w:fill="auto"/>
            <w:noWrap/>
            <w:vAlign w:val="bottom"/>
            <w:hideMark/>
          </w:tcPr>
          <w:p w14:paraId="41024DC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06E2D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DCAA9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89CC16F"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071A9EF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500D1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11221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nil"/>
              <w:left w:val="nil"/>
              <w:bottom w:val="single" w:sz="8" w:space="0" w:color="auto"/>
              <w:right w:val="nil"/>
            </w:tcBorders>
            <w:shd w:val="clear" w:color="auto" w:fill="auto"/>
            <w:noWrap/>
            <w:vAlign w:val="bottom"/>
            <w:hideMark/>
          </w:tcPr>
          <w:p w14:paraId="3FA149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1553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477DED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2BDBF0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B5950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12399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nil"/>
              <w:left w:val="nil"/>
              <w:bottom w:val="single" w:sz="4" w:space="0" w:color="auto"/>
              <w:right w:val="nil"/>
            </w:tcBorders>
            <w:shd w:val="clear" w:color="auto" w:fill="auto"/>
            <w:noWrap/>
            <w:vAlign w:val="bottom"/>
            <w:hideMark/>
          </w:tcPr>
          <w:p w14:paraId="4DB310F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single" w:sz="4" w:space="0" w:color="auto"/>
              <w:right w:val="nil"/>
            </w:tcBorders>
            <w:shd w:val="clear" w:color="auto" w:fill="auto"/>
            <w:noWrap/>
            <w:vAlign w:val="bottom"/>
            <w:hideMark/>
          </w:tcPr>
          <w:p w14:paraId="699DAE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12E70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D8D55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FB494B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55A09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FDC9A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A2D992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325961A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A053B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5C30886"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73FF1D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DB9348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21CE9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13A46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2C6EA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9E28C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88F3CE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imulus guttatus</w:t>
            </w:r>
          </w:p>
        </w:tc>
        <w:tc>
          <w:tcPr>
            <w:tcW w:w="960" w:type="dxa"/>
            <w:tcBorders>
              <w:top w:val="nil"/>
              <w:left w:val="nil"/>
              <w:bottom w:val="nil"/>
              <w:right w:val="nil"/>
            </w:tcBorders>
            <w:shd w:val="clear" w:color="auto" w:fill="auto"/>
            <w:noWrap/>
            <w:vAlign w:val="bottom"/>
            <w:hideMark/>
          </w:tcPr>
          <w:p w14:paraId="3A201E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D4DFAC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39A77FD"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05211C9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96FB8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3C4A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C8A008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51C19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7B97D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7BF2F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2B25811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8D63D8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E0231CA"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83B328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5430B8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1DA3F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446F85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20F61D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28DF9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16EB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uccinellia pauciflora</w:t>
            </w:r>
          </w:p>
        </w:tc>
        <w:tc>
          <w:tcPr>
            <w:tcW w:w="960" w:type="dxa"/>
            <w:tcBorders>
              <w:top w:val="nil"/>
              <w:left w:val="nil"/>
              <w:bottom w:val="single" w:sz="4" w:space="0" w:color="auto"/>
              <w:right w:val="nil"/>
            </w:tcBorders>
            <w:shd w:val="clear" w:color="auto" w:fill="auto"/>
            <w:noWrap/>
            <w:vAlign w:val="bottom"/>
            <w:hideMark/>
          </w:tcPr>
          <w:p w14:paraId="045F89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60254904"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6EF9F2"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0C7F8B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1B2918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85B30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single" w:sz="4" w:space="0" w:color="auto"/>
              <w:right w:val="nil"/>
            </w:tcBorders>
            <w:shd w:val="clear" w:color="auto" w:fill="auto"/>
            <w:noWrap/>
            <w:vAlign w:val="bottom"/>
            <w:hideMark/>
          </w:tcPr>
          <w:p w14:paraId="6025BAF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9909C8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29E142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78A79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C209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F027F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5DDB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single" w:sz="4" w:space="0" w:color="auto"/>
              <w:right w:val="nil"/>
            </w:tcBorders>
            <w:shd w:val="clear" w:color="auto" w:fill="auto"/>
            <w:noWrap/>
            <w:vAlign w:val="bottom"/>
            <w:hideMark/>
          </w:tcPr>
          <w:p w14:paraId="3988CC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341226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BD0DD5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7988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single" w:sz="4" w:space="0" w:color="auto"/>
              <w:right w:val="nil"/>
            </w:tcBorders>
            <w:shd w:val="clear" w:color="auto" w:fill="auto"/>
            <w:noWrap/>
            <w:vAlign w:val="bottom"/>
            <w:hideMark/>
          </w:tcPr>
          <w:p w14:paraId="7EA5C38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FF9391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D1FAB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8B75B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F302C1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361898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89FED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A5B90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D38DF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72B3D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0FAF0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B95AB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0F9845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6AFCA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6B649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BFDD69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nil"/>
              <w:right w:val="nil"/>
            </w:tcBorders>
            <w:shd w:val="clear" w:color="auto" w:fill="auto"/>
            <w:noWrap/>
            <w:vAlign w:val="bottom"/>
            <w:hideMark/>
          </w:tcPr>
          <w:p w14:paraId="741EE08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F98B4A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05705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9B8D24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F57470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4C218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2AD2E7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2670C1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647873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1B90B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nil"/>
              <w:left w:val="nil"/>
              <w:bottom w:val="nil"/>
              <w:right w:val="nil"/>
            </w:tcBorders>
            <w:shd w:val="clear" w:color="auto" w:fill="auto"/>
            <w:noWrap/>
            <w:vAlign w:val="bottom"/>
            <w:hideMark/>
          </w:tcPr>
          <w:p w14:paraId="598C9D3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27933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EBF8F9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F4BBB6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8DBE5E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1030A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2156D0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76035D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FDEB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47D1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564859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30A032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0CCE19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955157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04D93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0E293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EA792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024B0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81A87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282E8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3F8EAA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F3CEF3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FB20D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28AEDE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35EF9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35061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13DF8C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6D478A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26579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FA43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410B89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A4D1C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1080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C1809D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7CC481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17D164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CD4A2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635286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2F55EA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3D52D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DA0971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nil"/>
              <w:left w:val="nil"/>
              <w:bottom w:val="nil"/>
              <w:right w:val="nil"/>
            </w:tcBorders>
            <w:shd w:val="clear" w:color="auto" w:fill="auto"/>
            <w:noWrap/>
            <w:vAlign w:val="bottom"/>
            <w:hideMark/>
          </w:tcPr>
          <w:p w14:paraId="14D2218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C5D2AC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D3E31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1560" w:type="dxa"/>
            <w:tcBorders>
              <w:top w:val="nil"/>
              <w:left w:val="nil"/>
              <w:bottom w:val="nil"/>
              <w:right w:val="single" w:sz="8" w:space="0" w:color="auto"/>
            </w:tcBorders>
            <w:shd w:val="clear" w:color="auto" w:fill="auto"/>
            <w:noWrap/>
            <w:vAlign w:val="bottom"/>
            <w:hideMark/>
          </w:tcPr>
          <w:p w14:paraId="560AC5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B63AD0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5C049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28AA1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2371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2B2B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C0403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6CA7D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436FDA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2E2D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7A205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nil"/>
              <w:right w:val="single" w:sz="8" w:space="0" w:color="auto"/>
            </w:tcBorders>
            <w:shd w:val="clear" w:color="auto" w:fill="auto"/>
            <w:noWrap/>
            <w:vAlign w:val="bottom"/>
            <w:hideMark/>
          </w:tcPr>
          <w:p w14:paraId="2DAC4D6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6D564B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8D4239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6759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5B243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386555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84CAA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5FB05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nil"/>
              <w:left w:val="nil"/>
              <w:bottom w:val="single" w:sz="4" w:space="0" w:color="auto"/>
              <w:right w:val="nil"/>
            </w:tcBorders>
            <w:shd w:val="clear" w:color="auto" w:fill="auto"/>
            <w:noWrap/>
            <w:vAlign w:val="bottom"/>
            <w:hideMark/>
          </w:tcPr>
          <w:p w14:paraId="49FD494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14F222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82861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302D3B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8F6225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D88896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0B015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single" w:sz="4" w:space="0" w:color="auto"/>
              <w:right w:val="nil"/>
            </w:tcBorders>
            <w:shd w:val="clear" w:color="auto" w:fill="auto"/>
            <w:noWrap/>
            <w:vAlign w:val="bottom"/>
            <w:hideMark/>
          </w:tcPr>
          <w:p w14:paraId="4BE5EF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F12AB2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0FB483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9069C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37C38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654D4A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palustre</w:t>
            </w:r>
          </w:p>
        </w:tc>
        <w:tc>
          <w:tcPr>
            <w:tcW w:w="960" w:type="dxa"/>
            <w:tcBorders>
              <w:top w:val="nil"/>
              <w:left w:val="nil"/>
              <w:bottom w:val="nil"/>
              <w:right w:val="nil"/>
            </w:tcBorders>
            <w:shd w:val="clear" w:color="auto" w:fill="auto"/>
            <w:noWrap/>
            <w:vAlign w:val="bottom"/>
            <w:hideMark/>
          </w:tcPr>
          <w:p w14:paraId="3F6EF6DD"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F016137"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12FB482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510C68A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30F017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1B6DEC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35A98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80E56E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1870D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EBB1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4BE4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348CD45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9BAC788"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8560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668358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927EBE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91C18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46D945C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6DB60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FFC56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74510F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nil"/>
              <w:left w:val="nil"/>
              <w:bottom w:val="nil"/>
              <w:right w:val="nil"/>
            </w:tcBorders>
            <w:shd w:val="clear" w:color="auto" w:fill="auto"/>
            <w:noWrap/>
            <w:vAlign w:val="bottom"/>
            <w:hideMark/>
          </w:tcPr>
          <w:p w14:paraId="0FA8493E"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60E98E1"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390BC2E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54775A5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857E97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A38CA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irpus microcarpus</w:t>
            </w:r>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6F7F0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A9D91D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D26F6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08EFE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E7515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1B27ABAD"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BF1BA0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798E0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949AD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5F0C8E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02B4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B87A7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2344138"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415709E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2486B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B4FF39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7541BA8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759DCD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single" w:sz="8" w:space="0" w:color="auto"/>
              <w:right w:val="nil"/>
            </w:tcBorders>
            <w:shd w:val="clear" w:color="auto" w:fill="auto"/>
            <w:noWrap/>
            <w:vAlign w:val="bottom"/>
            <w:hideMark/>
          </w:tcPr>
          <w:p w14:paraId="41EEBA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bl>
    <w:p w14:paraId="432F0C50" w14:textId="44B9CF0C" w:rsidR="00EB4CE1" w:rsidRPr="00C44004" w:rsidRDefault="00EB4CE1" w:rsidP="00EB4CE1"/>
    <w:p w14:paraId="0D8395E2" w14:textId="0CF01BD9" w:rsidR="00BB151C" w:rsidRDefault="00BB151C" w:rsidP="00EB4CE1"/>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Mean cover class values for all species recorded in each observation dataset, averaged across all plots. Across all observations, there was a net loss of five native species, and a net gain of two non-native species. Plants identified only to Family or genus are included for reference, but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F11875" w:rsidRDefault="00F11875" w:rsidP="00F11875">
            <w:pPr>
              <w:spacing w:after="0" w:line="240" w:lineRule="auto"/>
              <w:rPr>
                <w:rFonts w:ascii="Calibri" w:eastAsia="Times New Roman" w:hAnsi="Calibri" w:cs="Calibri"/>
                <w:b/>
                <w:bCs/>
                <w:color w:val="000000"/>
              </w:rPr>
            </w:pPr>
            <w:r w:rsidRPr="00F11875">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Myosotis </w:t>
            </w:r>
            <w:r w:rsidR="00B651DB" w:rsidRPr="00F11875">
              <w:rPr>
                <w:rFonts w:ascii="Calibri" w:eastAsia="Times New Roman" w:hAnsi="Calibri" w:cs="Calibr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Festuca arundinacea</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Iris </w:t>
            </w:r>
            <w:r w:rsidR="00B651DB" w:rsidRPr="00F11875">
              <w:rPr>
                <w:rFonts w:ascii="Calibri" w:eastAsia="Times New Roman" w:hAnsi="Calibri" w:cs="Calibr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F11875" w:rsidRDefault="00F11875" w:rsidP="00F11875">
            <w:pPr>
              <w:spacing w:after="0" w:line="240" w:lineRule="auto"/>
              <w:jc w:val="center"/>
              <w:rPr>
                <w:rFonts w:ascii="Calibri" w:eastAsia="Times New Roman" w:hAnsi="Calibri" w:cs="Calibr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imulus guttatus</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Trifolium </w:t>
            </w:r>
            <w:r w:rsidR="00414079" w:rsidRPr="00F11875">
              <w:rPr>
                <w:rFonts w:ascii="Calibri" w:eastAsia="Times New Roman" w:hAnsi="Calibri" w:cs="Calibr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tha arv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E7AB61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leocharis palustris</w:t>
            </w:r>
          </w:p>
        </w:tc>
        <w:tc>
          <w:tcPr>
            <w:tcW w:w="680" w:type="dxa"/>
            <w:tcBorders>
              <w:top w:val="nil"/>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nil"/>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lastRenderedPageBreak/>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F11875" w:rsidRDefault="00414079"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idalcea</w:t>
            </w:r>
            <w:r w:rsidR="00F11875" w:rsidRPr="00F11875">
              <w:rPr>
                <w:rFonts w:ascii="Calibri" w:eastAsia="Times New Roman" w:hAnsi="Calibri" w:cs="Calibr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Festuca 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F11875" w:rsidRDefault="00414079"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steraceae</w:t>
            </w:r>
            <w:r w:rsidR="00F11875" w:rsidRPr="00F11875">
              <w:rPr>
                <w:rFonts w:ascii="Calibri" w:eastAsia="Times New Roman" w:hAnsi="Calibri" w:cs="Calibri"/>
                <w:color w:val="000000"/>
              </w:rPr>
              <w:t xml:space="preserve"> 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rex 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cea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428F6F90"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commentRangeStart w:id="211"/>
      <w:proofErr w:type="spellStart"/>
      <w:r w:rsidR="00D361CA" w:rsidRPr="00D361CA">
        <w:t>Electornic</w:t>
      </w:r>
      <w:proofErr w:type="spellEnd"/>
      <w:r w:rsidR="00D361CA" w:rsidRPr="00D361CA">
        <w:t xml:space="preserve"> </w:t>
      </w:r>
      <w:commentRangeEnd w:id="211"/>
      <w:r w:rsidR="007C36CA">
        <w:rPr>
          <w:rStyle w:val="CommentReference"/>
        </w:rPr>
        <w:commentReference w:id="211"/>
      </w:r>
      <w:r w:rsidR="00D361CA" w:rsidRPr="00D361CA">
        <w:t>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pecies found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DF085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63DE005" w14:textId="2BF6FB9F"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00462B87">
              <w:rPr>
                <w:rFonts w:ascii="Calibri" w:eastAsia="Times New Roman" w:hAnsi="Calibri" w:cs="Calibri"/>
                <w:i/>
                <w:iCs/>
                <w:color w:val="000000"/>
              </w:rPr>
              <w:t>arundinacea</w:t>
            </w:r>
          </w:p>
        </w:tc>
        <w:tc>
          <w:tcPr>
            <w:tcW w:w="3140" w:type="dxa"/>
            <w:tcBorders>
              <w:top w:val="nil"/>
              <w:left w:val="nil"/>
              <w:bottom w:val="single" w:sz="4" w:space="0" w:color="auto"/>
              <w:right w:val="nil"/>
            </w:tcBorders>
            <w:shd w:val="clear" w:color="auto" w:fill="auto"/>
            <w:noWrap/>
            <w:vAlign w:val="bottom"/>
            <w:hideMark/>
          </w:tcPr>
          <w:p w14:paraId="4EC7F10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76E293" w14:textId="3D1FBBB5"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132719"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132719" w:rsidRPr="00132719" w:rsidRDefault="00414079" w:rsidP="00132719">
            <w:pPr>
              <w:spacing w:after="0" w:line="240" w:lineRule="auto"/>
              <w:rPr>
                <w:rFonts w:ascii="Calibri" w:eastAsia="Times New Roman" w:hAnsi="Calibri" w:cs="Calibri"/>
                <w:i/>
                <w:iCs/>
              </w:rPr>
            </w:pPr>
            <w:r w:rsidRPr="00132719">
              <w:rPr>
                <w:rFonts w:ascii="Calibri" w:eastAsia="Times New Roman" w:hAnsi="Calibri" w:cs="Calibri"/>
                <w:i/>
                <w:iCs/>
              </w:rPr>
              <w:t>Lilaeopsis</w:t>
            </w:r>
            <w:r w:rsidR="00132719" w:rsidRPr="00132719">
              <w:rPr>
                <w:rFonts w:ascii="Calibri" w:eastAsia="Times New Roman" w:hAnsi="Calibri" w:cs="Calibri"/>
                <w:i/>
                <w:iCs/>
              </w:rPr>
              <w:t xml:space="preserve">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arv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F8A3B4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28AFB5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imulus guttatus</w:t>
            </w:r>
          </w:p>
        </w:tc>
        <w:tc>
          <w:tcPr>
            <w:tcW w:w="3140" w:type="dxa"/>
            <w:tcBorders>
              <w:top w:val="nil"/>
              <w:left w:val="nil"/>
              <w:bottom w:val="single" w:sz="4" w:space="0" w:color="auto"/>
              <w:right w:val="nil"/>
            </w:tcBorders>
            <w:shd w:val="clear" w:color="auto" w:fill="auto"/>
            <w:noWrap/>
            <w:vAlign w:val="bottom"/>
            <w:hideMark/>
          </w:tcPr>
          <w:p w14:paraId="58DA1E6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42CCA2B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latanthera dilatata var dilatata</w:t>
            </w:r>
          </w:p>
        </w:tc>
        <w:tc>
          <w:tcPr>
            <w:tcW w:w="3140" w:type="dxa"/>
            <w:tcBorders>
              <w:top w:val="nil"/>
              <w:left w:val="nil"/>
              <w:bottom w:val="single" w:sz="4" w:space="0" w:color="auto"/>
              <w:right w:val="nil"/>
            </w:tcBorders>
            <w:shd w:val="clear" w:color="auto" w:fill="auto"/>
            <w:noWrap/>
            <w:vAlign w:val="bottom"/>
            <w:hideMark/>
          </w:tcPr>
          <w:p w14:paraId="1C5E60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132719" w:rsidRPr="00132719" w:rsidRDefault="00183D94"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w:t>
            </w:r>
            <w:r w:rsidR="00132719" w:rsidRPr="00132719">
              <w:rPr>
                <w:rFonts w:ascii="Calibri" w:eastAsia="Times New Roman" w:hAnsi="Calibri" w:cs="Calibri"/>
                <w:i/>
                <w:iCs/>
                <w:color w:val="000000"/>
              </w:rPr>
              <w:t xml:space="preserve">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722A91"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Trifolium </w:t>
            </w:r>
            <w:r w:rsidR="00183D94" w:rsidRPr="00132719">
              <w:rPr>
                <w:rFonts w:ascii="Calibri" w:eastAsia="Times New Roman" w:hAnsi="Calibri" w:cs="Calibri"/>
                <w:i/>
                <w:iCs/>
              </w:rPr>
              <w:t>wormskioldii</w:t>
            </w:r>
          </w:p>
        </w:tc>
        <w:tc>
          <w:tcPr>
            <w:tcW w:w="1720" w:type="dxa"/>
            <w:tcBorders>
              <w:top w:val="nil"/>
              <w:left w:val="nil"/>
              <w:bottom w:val="single" w:sz="4" w:space="0" w:color="auto"/>
              <w:right w:val="nil"/>
            </w:tcBorders>
            <w:shd w:val="clear" w:color="auto" w:fill="auto"/>
            <w:noWrap/>
            <w:vAlign w:val="bottom"/>
            <w:hideMark/>
          </w:tcPr>
          <w:p w14:paraId="5D2488F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6377432" cy="3985895"/>
                    </a:xfrm>
                    <a:prstGeom prst="rect">
                      <a:avLst/>
                    </a:prstGeom>
                  </pic:spPr>
                </pic:pic>
              </a:graphicData>
            </a:graphic>
          </wp:inline>
        </w:drawing>
      </w:r>
    </w:p>
    <w:p w14:paraId="4A8781F5" w14:textId="77777777" w:rsidR="009D2585" w:rsidRDefault="009D2585" w:rsidP="009D2585">
      <w:r>
        <w:rPr>
          <w:b/>
        </w:rPr>
        <w:t xml:space="preserve">Fig. S1 </w:t>
      </w:r>
      <w:r w:rsidRPr="003B2929">
        <w:t xml:space="preserve">Cluster analysis using Bray-Curtis distance measure shows similar trends of increasing </w:t>
      </w:r>
      <w:commentRangeStart w:id="212"/>
      <w:r w:rsidRPr="003B2929">
        <w:t xml:space="preserve">dissimilarity over time </w:t>
      </w:r>
      <w:commentRangeEnd w:id="212"/>
      <w:r w:rsidR="00B84F11">
        <w:rPr>
          <w:rStyle w:val="CommentReference"/>
        </w:rPr>
        <w:commentReference w:id="212"/>
      </w:r>
      <w:r w:rsidRPr="003B2929">
        <w:t>as when using Euclidean distance (</w:t>
      </w:r>
      <w:r>
        <w:t>Fig.</w:t>
      </w:r>
      <w:r w:rsidRPr="003B2929">
        <w:t xml:space="preserve"> 2) </w:t>
      </w:r>
    </w:p>
    <w:p w14:paraId="4B916454" w14:textId="77777777" w:rsidR="009D2585" w:rsidRDefault="009D2585" w:rsidP="009D2585">
      <w:pPr>
        <w:keepNext/>
        <w:jc w:val="center"/>
      </w:pPr>
      <w:r>
        <w:rPr>
          <w:noProof/>
        </w:rPr>
        <w:lastRenderedPageBreak/>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77777777" w:rsidR="009D2585" w:rsidRPr="008029F2" w:rsidRDefault="009D2585" w:rsidP="009D2585">
      <w:pPr>
        <w:rPr>
          <w:b/>
        </w:rPr>
      </w:pPr>
      <w:r>
        <w:rPr>
          <w:b/>
        </w:rPr>
        <w:t>Fig. S2</w:t>
      </w:r>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w:t>
      </w:r>
      <w:commentRangeStart w:id="213"/>
      <w:r w:rsidRPr="008029F2">
        <w:t>Non-native species cover largely remains unchanged</w:t>
      </w:r>
      <w:commentRangeEnd w:id="213"/>
      <w:r w:rsidR="0065735F">
        <w:rPr>
          <w:rStyle w:val="CommentReference"/>
        </w:rPr>
        <w:commentReference w:id="213"/>
      </w:r>
      <w:r w:rsidRPr="008029F2">
        <w:t>, although the ratio of native to non-native cover in Bogbean assemblage becomes more even by 2019. ‘Unknown’ species origin represents species identified only to genus, and assessment of native status cannot be made</w:t>
      </w: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ry" w:date="2023-01-09T14:45:00Z" w:initials="G">
    <w:p w14:paraId="2DC546A1" w14:textId="5EEBC059" w:rsidR="00B143A5" w:rsidRPr="00C372B0" w:rsidRDefault="00B143A5">
      <w:pPr>
        <w:pStyle w:val="CommentText"/>
      </w:pPr>
      <w:r>
        <w:rPr>
          <w:rStyle w:val="CommentReference"/>
        </w:rPr>
        <w:annotationRef/>
      </w:r>
      <w:r>
        <w:t>I added my middle initial to be consistent with the 1982 publication</w:t>
      </w:r>
    </w:p>
  </w:comment>
  <w:comment w:id="13" w:author="Martin, Tara (Forestry)" w:date="2023-01-06T18:25:00Z" w:initials="MT(">
    <w:p w14:paraId="1627A264" w14:textId="5914CA7F" w:rsidR="00B143A5" w:rsidRDefault="00B143A5">
      <w:pPr>
        <w:pStyle w:val="CommentText"/>
      </w:pPr>
      <w:r>
        <w:rPr>
          <w:rStyle w:val="CommentReference"/>
        </w:rPr>
        <w:annotationRef/>
      </w:r>
      <w:r>
        <w:t xml:space="preserve">Add a thank you to Mary O’Connor for her extremely helpful comments on earlier versions of this MS.  Also did John Richardson help set this project up or contribute in any way that warrants acknowledging? </w:t>
      </w:r>
    </w:p>
  </w:comment>
  <w:comment w:id="15" w:author="Stefanie Lane" w:date="2023-01-14T13:13:00Z" w:initials="SLL">
    <w:p w14:paraId="69DA5373" w14:textId="26BF3B80" w:rsidR="006661F8" w:rsidRDefault="006661F8">
      <w:pPr>
        <w:pStyle w:val="CommentText"/>
      </w:pPr>
      <w:r>
        <w:rPr>
          <w:rStyle w:val="CommentReference"/>
        </w:rPr>
        <w:annotationRef/>
      </w:r>
      <w:r>
        <w:t>John advised on the resampling design</w:t>
      </w:r>
      <w:r w:rsidR="00C034D0">
        <w:t>. He review</w:t>
      </w:r>
      <w:r w:rsidR="00831F9E">
        <w:t>ed</w:t>
      </w:r>
      <w:r w:rsidR="00C034D0">
        <w:t xml:space="preserve"> many prior drafts, however that content isn’t reflected in the current manuscript </w:t>
      </w:r>
    </w:p>
  </w:comment>
  <w:comment w:id="12" w:author="Gary" w:date="2023-01-09T14:52:00Z" w:initials="G">
    <w:p w14:paraId="6F9E3BDF" w14:textId="77777777" w:rsidR="00B143A5" w:rsidRDefault="00B143A5">
      <w:pPr>
        <w:pStyle w:val="CommentText"/>
      </w:pPr>
      <w:r>
        <w:rPr>
          <w:rStyle w:val="CommentReference"/>
        </w:rPr>
        <w:annotationRef/>
      </w:r>
      <w:r>
        <w:t>Normally a funding source is mentioned.</w:t>
      </w:r>
    </w:p>
  </w:comment>
  <w:comment w:id="14" w:author="Stefanie Lane" w:date="2023-01-14T13:13:00Z" w:initials="SLL">
    <w:p w14:paraId="5078A487" w14:textId="7F682C49" w:rsidR="006661F8" w:rsidRDefault="006661F8">
      <w:pPr>
        <w:pStyle w:val="CommentText"/>
      </w:pPr>
      <w:r>
        <w:rPr>
          <w:rStyle w:val="CommentReference"/>
        </w:rPr>
        <w:annotationRef/>
      </w:r>
      <w:r>
        <w:t>Wetlands requires funding acknowledgement in a separate section (see end of doc)</w:t>
      </w:r>
    </w:p>
  </w:comment>
  <w:comment w:id="20" w:author="Martin, Tara (Forestry)" w:date="2023-01-10T09:37:00Z" w:initials="MT(">
    <w:p w14:paraId="0E3D1CF8" w14:textId="0E03D7F7" w:rsidR="00B143A5" w:rsidRDefault="00B143A5">
      <w:pPr>
        <w:pStyle w:val="CommentText"/>
      </w:pPr>
      <w:r>
        <w:rPr>
          <w:rStyle w:val="CommentReference"/>
        </w:rPr>
        <w:annotationRef/>
      </w:r>
      <w:r>
        <w:t xml:space="preserve">This is specifically about estuarine succession, yet we have not introduced estuaries yet.  </w:t>
      </w:r>
      <w:proofErr w:type="gramStart"/>
      <w:r>
        <w:t>So</w:t>
      </w:r>
      <w:proofErr w:type="gramEnd"/>
      <w:r>
        <w:t xml:space="preserve"> these statements need to be more general.  Suggest just saying succession. </w:t>
      </w:r>
    </w:p>
  </w:comment>
  <w:comment w:id="24" w:author="Martin, Tara (Forestry)" w:date="2023-01-10T09:42:00Z" w:initials="MT(">
    <w:p w14:paraId="4ED09463" w14:textId="61FB1725" w:rsidR="00B143A5" w:rsidRDefault="00B143A5">
      <w:pPr>
        <w:pStyle w:val="CommentText"/>
      </w:pPr>
      <w:r>
        <w:rPr>
          <w:rStyle w:val="CommentReference"/>
        </w:rPr>
        <w:annotationRef/>
      </w:r>
      <w:r>
        <w:t xml:space="preserve">The timescale we’re considering is decades, not millennia.  Unclear what this means and how it differs from succession.  Consider deleting. </w:t>
      </w:r>
    </w:p>
  </w:comment>
  <w:comment w:id="25" w:author="Stefanie Lane" w:date="2023-01-14T13:41:00Z" w:initials="SLL">
    <w:p w14:paraId="68C9ADFB" w14:textId="40402DCD" w:rsidR="003D0C8D" w:rsidRDefault="003D0C8D">
      <w:pPr>
        <w:pStyle w:val="CommentText"/>
      </w:pPr>
      <w:r>
        <w:rPr>
          <w:rStyle w:val="CommentReference"/>
        </w:rPr>
        <w:annotationRef/>
      </w:r>
      <w:r>
        <w:t xml:space="preserve">I think </w:t>
      </w:r>
      <w:proofErr w:type="spellStart"/>
      <w:r>
        <w:t>Holling’s</w:t>
      </w:r>
      <w:proofErr w:type="spellEnd"/>
      <w:r>
        <w:t xml:space="preserve"> paper still fits to exemplify how community shifts may be due to population cycles, but I agree the bit about timescales is</w:t>
      </w:r>
      <w:r w:rsidR="00550CD6">
        <w:t xml:space="preserve">n’t helpful. </w:t>
      </w:r>
    </w:p>
  </w:comment>
  <w:comment w:id="34" w:author="Gary" w:date="2023-01-08T18:13:00Z" w:initials="G">
    <w:p w14:paraId="1CF3D0E1" w14:textId="10889404" w:rsidR="00B143A5" w:rsidRDefault="00B143A5">
      <w:pPr>
        <w:pStyle w:val="CommentText"/>
      </w:pPr>
      <w:r>
        <w:rPr>
          <w:rStyle w:val="CommentReference"/>
        </w:rPr>
        <w:annotationRef/>
      </w:r>
      <w:r>
        <w:t>contributes? (singular, refers back to “stability”}</w:t>
      </w:r>
    </w:p>
  </w:comment>
  <w:comment w:id="37" w:author="Gary" w:date="2023-01-08T18:15:00Z" w:initials="G">
    <w:p w14:paraId="3EC79A58" w14:textId="4910539E" w:rsidR="00B143A5" w:rsidRDefault="00B143A5">
      <w:pPr>
        <w:pStyle w:val="CommentText"/>
      </w:pPr>
      <w:r>
        <w:rPr>
          <w:rStyle w:val="CommentReference"/>
        </w:rPr>
        <w:annotationRef/>
      </w:r>
      <w:r>
        <w:t>spelling</w:t>
      </w:r>
    </w:p>
  </w:comment>
  <w:comment w:id="64" w:author="Martin, Tara (Forestry)" w:date="2023-01-10T09:57:00Z" w:initials="MT(">
    <w:p w14:paraId="21E65403" w14:textId="3C695B76" w:rsidR="00B143A5" w:rsidRDefault="00B143A5">
      <w:pPr>
        <w:pStyle w:val="CommentText"/>
      </w:pPr>
      <w:r>
        <w:rPr>
          <w:rStyle w:val="CommentReference"/>
        </w:rPr>
        <w:annotationRef/>
      </w:r>
      <w:r>
        <w:t xml:space="preserve">Suggest keeping terminology to non-native and native as opposed to invasive, exotic </w:t>
      </w:r>
      <w:proofErr w:type="gramStart"/>
      <w:r>
        <w:t>etc..</w:t>
      </w:r>
      <w:proofErr w:type="gramEnd"/>
      <w:r>
        <w:t xml:space="preserve">  Not all non-natives are invasive…</w:t>
      </w:r>
    </w:p>
  </w:comment>
  <w:comment w:id="69" w:author="Gary" w:date="2023-01-09T15:07:00Z" w:initials="G">
    <w:p w14:paraId="0819E1EC" w14:textId="4AE443F2" w:rsidR="00B143A5" w:rsidRDefault="00B143A5">
      <w:pPr>
        <w:pStyle w:val="CommentText"/>
      </w:pPr>
      <w:r>
        <w:rPr>
          <w:rStyle w:val="CommentReference"/>
        </w:rPr>
        <w:annotationRef/>
      </w:r>
      <w:r>
        <w:t>italicize Latin names</w:t>
      </w:r>
    </w:p>
  </w:comment>
  <w:comment w:id="81" w:author="Gary" w:date="2023-01-09T15:15:00Z" w:initials="G">
    <w:p w14:paraId="5BFC212D" w14:textId="02FB0BF0" w:rsidR="00B143A5" w:rsidRDefault="00B143A5">
      <w:pPr>
        <w:pStyle w:val="CommentText"/>
      </w:pPr>
      <w:r>
        <w:rPr>
          <w:rStyle w:val="CommentReference"/>
        </w:rPr>
        <w:annotationRef/>
      </w:r>
      <w:r>
        <w:t xml:space="preserve">Suggest replace “driving” with “associated with”. To me, “driving” refers more to causal processes. </w:t>
      </w:r>
    </w:p>
  </w:comment>
  <w:comment w:id="90" w:author="Gary" w:date="2023-01-08T18:24:00Z" w:initials="G">
    <w:p w14:paraId="038A908B" w14:textId="3C63FBC5" w:rsidR="00B143A5" w:rsidRDefault="00B143A5">
      <w:pPr>
        <w:pStyle w:val="CommentText"/>
      </w:pPr>
      <w:r>
        <w:rPr>
          <w:rStyle w:val="CommentReference"/>
        </w:rPr>
        <w:annotationRef/>
      </w:r>
      <w:r>
        <w:t>delete? Isn’t this the same as greater net loss?</w:t>
      </w:r>
    </w:p>
  </w:comment>
  <w:comment w:id="134" w:author="Martin, Tara (Forestry)" w:date="2023-01-10T10:05:00Z" w:initials="MT(">
    <w:p w14:paraId="175AF76F" w14:textId="0D87DDC5" w:rsidR="00B143A5" w:rsidRDefault="00B143A5">
      <w:pPr>
        <w:pStyle w:val="CommentText"/>
      </w:pPr>
      <w:r>
        <w:rPr>
          <w:rStyle w:val="CommentReference"/>
        </w:rPr>
        <w:annotationRef/>
      </w:r>
      <w:r>
        <w:t>Add citation</w:t>
      </w:r>
    </w:p>
  </w:comment>
  <w:comment w:id="154" w:author="Martin, Tara (Forestry)" w:date="2023-01-10T10:09:00Z" w:initials="MT(">
    <w:p w14:paraId="45DDBAA4" w14:textId="0E9FDB1E" w:rsidR="00B143A5" w:rsidRDefault="00B143A5">
      <w:pPr>
        <w:pStyle w:val="CommentText"/>
      </w:pPr>
      <w:r>
        <w:rPr>
          <w:rStyle w:val="CommentReference"/>
        </w:rPr>
        <w:annotationRef/>
      </w:r>
      <w:r>
        <w:t>Can we say this?  Rarity is complicated and there are many drivers of rarity…</w:t>
      </w:r>
    </w:p>
  </w:comment>
  <w:comment w:id="163" w:author="Gary" w:date="2023-01-10T15:04:00Z" w:initials="G">
    <w:p w14:paraId="08B3D991" w14:textId="5F5183D6" w:rsidR="00B143A5" w:rsidRDefault="00B143A5">
      <w:pPr>
        <w:pStyle w:val="CommentText"/>
      </w:pPr>
      <w:r>
        <w:rPr>
          <w:rStyle w:val="CommentReference"/>
        </w:rPr>
        <w:annotationRef/>
      </w:r>
      <w:r>
        <w:t>from 1999-2019?</w:t>
      </w:r>
    </w:p>
  </w:comment>
  <w:comment w:id="171" w:author="Martin, Tara (Forestry)" w:date="2023-01-10T10:17:00Z" w:initials="MT(">
    <w:p w14:paraId="2D33E4E5" w14:textId="1B55F3B2" w:rsidR="00B143A5" w:rsidRDefault="00B143A5">
      <w:pPr>
        <w:pStyle w:val="CommentText"/>
      </w:pPr>
      <w:r>
        <w:rPr>
          <w:rStyle w:val="CommentReference"/>
        </w:rPr>
        <w:annotationRef/>
      </w:r>
      <w:r>
        <w:t xml:space="preserve">What does high mean here? High topography, high elevation? </w:t>
      </w:r>
    </w:p>
  </w:comment>
  <w:comment w:id="211" w:author="Gary" w:date="2023-01-09T12:22:00Z" w:initials="G">
    <w:p w14:paraId="7A9C8111" w14:textId="61BF0DBD" w:rsidR="00B143A5" w:rsidRDefault="00B143A5">
      <w:pPr>
        <w:pStyle w:val="CommentText"/>
      </w:pPr>
      <w:r>
        <w:rPr>
          <w:rStyle w:val="CommentReference"/>
        </w:rPr>
        <w:annotationRef/>
      </w:r>
      <w:r>
        <w:t>spelling</w:t>
      </w:r>
    </w:p>
  </w:comment>
  <w:comment w:id="212" w:author="Gary" w:date="2023-01-09T12:59:00Z" w:initials="G">
    <w:p w14:paraId="7056A302" w14:textId="0BA46E27" w:rsidR="00B143A5" w:rsidRDefault="00B143A5">
      <w:pPr>
        <w:pStyle w:val="CommentText"/>
      </w:pPr>
      <w:r>
        <w:rPr>
          <w:rStyle w:val="CommentReference"/>
        </w:rPr>
        <w:annotationRef/>
      </w:r>
      <w:r>
        <w:t>suggest rephrase as “homogeneity within assemblages”.</w:t>
      </w:r>
    </w:p>
  </w:comment>
  <w:comment w:id="213" w:author="Gary" w:date="2023-01-09T12:34:00Z" w:initials="G">
    <w:p w14:paraId="69863B12" w14:textId="71A23668" w:rsidR="00B143A5" w:rsidRDefault="00B143A5">
      <w:pPr>
        <w:pStyle w:val="CommentText"/>
      </w:pPr>
      <w:r>
        <w:rPr>
          <w:rStyle w:val="CommentReference"/>
        </w:rPr>
        <w:annotationRef/>
      </w:r>
      <w:r>
        <w:t>suggest rephrase as “shows a more variable pattern of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C546A1" w15:done="1"/>
  <w15:commentEx w15:paraId="1627A264" w15:done="1"/>
  <w15:commentEx w15:paraId="69DA5373" w15:paraIdParent="1627A264" w15:done="1"/>
  <w15:commentEx w15:paraId="6F9E3BDF" w15:done="1"/>
  <w15:commentEx w15:paraId="5078A487" w15:paraIdParent="6F9E3BDF" w15:done="1"/>
  <w15:commentEx w15:paraId="0E3D1CF8" w15:done="1"/>
  <w15:commentEx w15:paraId="4ED09463" w15:done="1"/>
  <w15:commentEx w15:paraId="68C9ADFB" w15:paraIdParent="4ED09463" w15:done="0"/>
  <w15:commentEx w15:paraId="1CF3D0E1" w15:done="1"/>
  <w15:commentEx w15:paraId="3EC79A58" w15:done="1"/>
  <w15:commentEx w15:paraId="21E65403" w15:done="1"/>
  <w15:commentEx w15:paraId="0819E1EC" w15:done="1"/>
  <w15:commentEx w15:paraId="5BFC212D" w15:done="0"/>
  <w15:commentEx w15:paraId="038A908B" w15:done="0"/>
  <w15:commentEx w15:paraId="175AF76F" w15:done="1"/>
  <w15:commentEx w15:paraId="45DDBAA4" w15:done="1"/>
  <w15:commentEx w15:paraId="08B3D991" w15:done="0"/>
  <w15:commentEx w15:paraId="2D33E4E5" w15:done="0"/>
  <w15:commentEx w15:paraId="7A9C8111" w15:done="0"/>
  <w15:commentEx w15:paraId="7056A302" w15:done="0"/>
  <w15:commentEx w15:paraId="69863B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2CB" w16cex:dateUtc="2022-09-06T21:08:00Z"/>
  <w16cex:commentExtensible w16cex:durableId="26C1D516" w16cex:dateUtc="2022-09-06T21:17:00Z"/>
  <w16cex:commentExtensible w16cex:durableId="26C1D3FB" w16cex:dateUtc="2022-09-06T21:13:00Z"/>
  <w16cex:commentExtensible w16cex:durableId="26C1D3E6" w16cex:dateUtc="2022-09-06T21:12:00Z"/>
  <w16cex:commentExtensible w16cex:durableId="26C1D41A" w16cex:dateUtc="2022-09-0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C546A1" w16cid:durableId="2766A725"/>
  <w16cid:commentId w16cid:paraId="1627A264" w16cid:durableId="2762E628"/>
  <w16cid:commentId w16cid:paraId="69DA5373" w16cid:durableId="276D28F3"/>
  <w16cid:commentId w16cid:paraId="6F9E3BDF" w16cid:durableId="276D25CF"/>
  <w16cid:commentId w16cid:paraId="5078A487" w16cid:durableId="276D28E3"/>
  <w16cid:commentId w16cid:paraId="0E3D1CF8" w16cid:durableId="2767B050"/>
  <w16cid:commentId w16cid:paraId="4ED09463" w16cid:durableId="2767B18F"/>
  <w16cid:commentId w16cid:paraId="68C9ADFB" w16cid:durableId="276D2FA4"/>
  <w16cid:commentId w16cid:paraId="1CF3D0E1" w16cid:durableId="2765863F"/>
  <w16cid:commentId w16cid:paraId="3EC79A58" w16cid:durableId="276586D2"/>
  <w16cid:commentId w16cid:paraId="21E65403" w16cid:durableId="2767B523"/>
  <w16cid:commentId w16cid:paraId="0819E1EC" w16cid:durableId="2766AC36"/>
  <w16cid:commentId w16cid:paraId="5BFC212D" w16cid:durableId="2766AE10"/>
  <w16cid:commentId w16cid:paraId="038A908B" w16cid:durableId="276588FB"/>
  <w16cid:commentId w16cid:paraId="175AF76F" w16cid:durableId="2767B6E0"/>
  <w16cid:commentId w16cid:paraId="45DDBAA4" w16cid:durableId="2767B7D0"/>
  <w16cid:commentId w16cid:paraId="08B3D991" w16cid:durableId="2767FD0B"/>
  <w16cid:commentId w16cid:paraId="2D33E4E5" w16cid:durableId="2767B9A0"/>
  <w16cid:commentId w16cid:paraId="7A9C8111" w16cid:durableId="27668569"/>
  <w16cid:commentId w16cid:paraId="7056A302" w16cid:durableId="27668E3C"/>
  <w16cid:commentId w16cid:paraId="69863B12" w16cid:durableId="276688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126A10" w14:textId="77777777" w:rsidR="00B143A5" w:rsidRDefault="00B143A5" w:rsidP="00BF4E75">
      <w:pPr>
        <w:spacing w:after="0" w:line="240" w:lineRule="auto"/>
      </w:pPr>
      <w:r>
        <w:separator/>
      </w:r>
    </w:p>
  </w:endnote>
  <w:endnote w:type="continuationSeparator" w:id="0">
    <w:p w14:paraId="320BB1FA" w14:textId="77777777" w:rsidR="00B143A5" w:rsidRDefault="00B143A5" w:rsidP="00BF4E75">
      <w:pPr>
        <w:spacing w:after="0" w:line="240" w:lineRule="auto"/>
      </w:pPr>
      <w:r>
        <w:continuationSeparator/>
      </w:r>
    </w:p>
  </w:endnote>
  <w:endnote w:type="continuationNotice" w:id="1">
    <w:p w14:paraId="7147A122" w14:textId="77777777" w:rsidR="00B143A5" w:rsidRDefault="00B143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53224" w14:textId="77777777" w:rsidR="00B143A5" w:rsidRDefault="00B14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B8307" w14:textId="77777777" w:rsidR="00B143A5" w:rsidRDefault="00B143A5" w:rsidP="00BF4E75">
      <w:pPr>
        <w:spacing w:after="0" w:line="240" w:lineRule="auto"/>
      </w:pPr>
      <w:r>
        <w:separator/>
      </w:r>
    </w:p>
  </w:footnote>
  <w:footnote w:type="continuationSeparator" w:id="0">
    <w:p w14:paraId="290D87C3" w14:textId="77777777" w:rsidR="00B143A5" w:rsidRDefault="00B143A5" w:rsidP="00BF4E75">
      <w:pPr>
        <w:spacing w:after="0" w:line="240" w:lineRule="auto"/>
      </w:pPr>
      <w:r>
        <w:continuationSeparator/>
      </w:r>
    </w:p>
  </w:footnote>
  <w:footnote w:type="continuationNotice" w:id="1">
    <w:p w14:paraId="2668D049" w14:textId="77777777" w:rsidR="00B143A5" w:rsidRDefault="00B143A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DA2D004" w:rsidR="00B143A5" w:rsidRDefault="00B143A5">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B143A5" w:rsidRDefault="00B143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E015959" w:rsidR="00B143A5" w:rsidRDefault="00B143A5">
        <w:pPr>
          <w:pStyle w:val="Header"/>
          <w:jc w:val="right"/>
        </w:pPr>
        <w:r>
          <w:t xml:space="preserve">Lane et al., 2022.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B143A5" w:rsidRDefault="00B143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8"/>
  </w:num>
  <w:num w:numId="3">
    <w:abstractNumId w:val="15"/>
  </w:num>
  <w:num w:numId="4">
    <w:abstractNumId w:val="21"/>
  </w:num>
  <w:num w:numId="5">
    <w:abstractNumId w:val="38"/>
  </w:num>
  <w:num w:numId="6">
    <w:abstractNumId w:val="34"/>
  </w:num>
  <w:num w:numId="7">
    <w:abstractNumId w:val="12"/>
  </w:num>
  <w:num w:numId="8">
    <w:abstractNumId w:val="11"/>
  </w:num>
  <w:num w:numId="9">
    <w:abstractNumId w:val="24"/>
  </w:num>
  <w:num w:numId="10">
    <w:abstractNumId w:val="2"/>
  </w:num>
  <w:num w:numId="11">
    <w:abstractNumId w:val="1"/>
  </w:num>
  <w:num w:numId="12">
    <w:abstractNumId w:val="3"/>
  </w:num>
  <w:num w:numId="13">
    <w:abstractNumId w:val="14"/>
  </w:num>
  <w:num w:numId="14">
    <w:abstractNumId w:val="26"/>
  </w:num>
  <w:num w:numId="15">
    <w:abstractNumId w:val="10"/>
  </w:num>
  <w:num w:numId="16">
    <w:abstractNumId w:val="18"/>
  </w:num>
  <w:num w:numId="17">
    <w:abstractNumId w:val="27"/>
  </w:num>
  <w:num w:numId="18">
    <w:abstractNumId w:val="22"/>
  </w:num>
  <w:num w:numId="19">
    <w:abstractNumId w:val="13"/>
  </w:num>
  <w:num w:numId="20">
    <w:abstractNumId w:val="17"/>
  </w:num>
  <w:num w:numId="21">
    <w:abstractNumId w:val="37"/>
  </w:num>
  <w:num w:numId="22">
    <w:abstractNumId w:val="40"/>
  </w:num>
  <w:num w:numId="23">
    <w:abstractNumId w:val="35"/>
  </w:num>
  <w:num w:numId="24">
    <w:abstractNumId w:val="4"/>
  </w:num>
  <w:num w:numId="25">
    <w:abstractNumId w:val="6"/>
  </w:num>
  <w:num w:numId="26">
    <w:abstractNumId w:val="33"/>
  </w:num>
  <w:num w:numId="27">
    <w:abstractNumId w:val="31"/>
  </w:num>
  <w:num w:numId="28">
    <w:abstractNumId w:val="42"/>
  </w:num>
  <w:num w:numId="29">
    <w:abstractNumId w:val="5"/>
  </w:num>
  <w:num w:numId="30">
    <w:abstractNumId w:val="30"/>
  </w:num>
  <w:num w:numId="31">
    <w:abstractNumId w:val="28"/>
  </w:num>
  <w:num w:numId="32">
    <w:abstractNumId w:val="32"/>
  </w:num>
  <w:num w:numId="33">
    <w:abstractNumId w:val="7"/>
  </w:num>
  <w:num w:numId="34">
    <w:abstractNumId w:val="0"/>
  </w:num>
  <w:num w:numId="35">
    <w:abstractNumId w:val="20"/>
  </w:num>
  <w:num w:numId="36">
    <w:abstractNumId w:val="9"/>
  </w:num>
  <w:num w:numId="37">
    <w:abstractNumId w:val="16"/>
  </w:num>
  <w:num w:numId="38">
    <w:abstractNumId w:val="36"/>
  </w:num>
  <w:num w:numId="39">
    <w:abstractNumId w:val="29"/>
  </w:num>
  <w:num w:numId="40">
    <w:abstractNumId w:val="39"/>
  </w:num>
  <w:num w:numId="41">
    <w:abstractNumId w:val="41"/>
  </w:num>
  <w:num w:numId="42">
    <w:abstractNumId w:val="23"/>
  </w:num>
  <w:num w:numId="4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y">
    <w15:presenceInfo w15:providerId="None" w15:userId="Gary"/>
  </w15:person>
  <w15:person w15:author="Martin, Tara (Forestry)">
    <w15:presenceInfo w15:providerId="AD" w15:userId="S-1-5-21-3458574638-2780845101-4193349012-41469"/>
  </w15:person>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20A6"/>
    <w:rsid w:val="000028FD"/>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CC8"/>
    <w:rsid w:val="00014D08"/>
    <w:rsid w:val="0001682B"/>
    <w:rsid w:val="000169C2"/>
    <w:rsid w:val="0001759B"/>
    <w:rsid w:val="000178FD"/>
    <w:rsid w:val="00020056"/>
    <w:rsid w:val="00020B45"/>
    <w:rsid w:val="00021ECF"/>
    <w:rsid w:val="00023269"/>
    <w:rsid w:val="00023622"/>
    <w:rsid w:val="00023B13"/>
    <w:rsid w:val="00025568"/>
    <w:rsid w:val="0003077F"/>
    <w:rsid w:val="00030FB9"/>
    <w:rsid w:val="00032A06"/>
    <w:rsid w:val="00032F50"/>
    <w:rsid w:val="0003331D"/>
    <w:rsid w:val="000335B7"/>
    <w:rsid w:val="0003389B"/>
    <w:rsid w:val="00034FC5"/>
    <w:rsid w:val="00035204"/>
    <w:rsid w:val="0003526B"/>
    <w:rsid w:val="000353ED"/>
    <w:rsid w:val="0003545C"/>
    <w:rsid w:val="000359C2"/>
    <w:rsid w:val="00036063"/>
    <w:rsid w:val="0003711B"/>
    <w:rsid w:val="00040606"/>
    <w:rsid w:val="000406CD"/>
    <w:rsid w:val="000414B4"/>
    <w:rsid w:val="000415CA"/>
    <w:rsid w:val="00041623"/>
    <w:rsid w:val="000423C4"/>
    <w:rsid w:val="000425A4"/>
    <w:rsid w:val="00042C5A"/>
    <w:rsid w:val="000431F1"/>
    <w:rsid w:val="00044FA6"/>
    <w:rsid w:val="00045C36"/>
    <w:rsid w:val="00046624"/>
    <w:rsid w:val="00046A60"/>
    <w:rsid w:val="000475FF"/>
    <w:rsid w:val="00050718"/>
    <w:rsid w:val="00050B97"/>
    <w:rsid w:val="00051192"/>
    <w:rsid w:val="0005195D"/>
    <w:rsid w:val="00051B04"/>
    <w:rsid w:val="000526C6"/>
    <w:rsid w:val="00053453"/>
    <w:rsid w:val="00054383"/>
    <w:rsid w:val="0005604F"/>
    <w:rsid w:val="00056084"/>
    <w:rsid w:val="00057AEE"/>
    <w:rsid w:val="00057D4B"/>
    <w:rsid w:val="00060358"/>
    <w:rsid w:val="00060AB7"/>
    <w:rsid w:val="00061706"/>
    <w:rsid w:val="00062BA9"/>
    <w:rsid w:val="000637FD"/>
    <w:rsid w:val="00063E63"/>
    <w:rsid w:val="0006408D"/>
    <w:rsid w:val="000648CF"/>
    <w:rsid w:val="00064908"/>
    <w:rsid w:val="00064A54"/>
    <w:rsid w:val="00064ACC"/>
    <w:rsid w:val="0006502E"/>
    <w:rsid w:val="00065197"/>
    <w:rsid w:val="000663A8"/>
    <w:rsid w:val="00066638"/>
    <w:rsid w:val="00066EFD"/>
    <w:rsid w:val="00067159"/>
    <w:rsid w:val="000678E1"/>
    <w:rsid w:val="000700CF"/>
    <w:rsid w:val="00070546"/>
    <w:rsid w:val="000710F5"/>
    <w:rsid w:val="0007169F"/>
    <w:rsid w:val="00071896"/>
    <w:rsid w:val="0007225D"/>
    <w:rsid w:val="00073000"/>
    <w:rsid w:val="00073461"/>
    <w:rsid w:val="00074139"/>
    <w:rsid w:val="00074DAF"/>
    <w:rsid w:val="00075B9F"/>
    <w:rsid w:val="000761F4"/>
    <w:rsid w:val="000766B8"/>
    <w:rsid w:val="00076FA5"/>
    <w:rsid w:val="000770BA"/>
    <w:rsid w:val="00080FBC"/>
    <w:rsid w:val="00081087"/>
    <w:rsid w:val="000815B6"/>
    <w:rsid w:val="000822A0"/>
    <w:rsid w:val="00083189"/>
    <w:rsid w:val="000832A2"/>
    <w:rsid w:val="000834F5"/>
    <w:rsid w:val="00084BC6"/>
    <w:rsid w:val="00085771"/>
    <w:rsid w:val="00085CD4"/>
    <w:rsid w:val="00086CE1"/>
    <w:rsid w:val="00086D6C"/>
    <w:rsid w:val="0008706B"/>
    <w:rsid w:val="00087251"/>
    <w:rsid w:val="000900E9"/>
    <w:rsid w:val="00091870"/>
    <w:rsid w:val="00091B5C"/>
    <w:rsid w:val="000938AA"/>
    <w:rsid w:val="000A179C"/>
    <w:rsid w:val="000A283C"/>
    <w:rsid w:val="000A2ECF"/>
    <w:rsid w:val="000A3AB7"/>
    <w:rsid w:val="000A3E15"/>
    <w:rsid w:val="000A3E1A"/>
    <w:rsid w:val="000A497A"/>
    <w:rsid w:val="000A4A50"/>
    <w:rsid w:val="000A57D0"/>
    <w:rsid w:val="000A6492"/>
    <w:rsid w:val="000A7784"/>
    <w:rsid w:val="000A7824"/>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40D"/>
    <w:rsid w:val="000D3AD7"/>
    <w:rsid w:val="000D3FE4"/>
    <w:rsid w:val="000D4503"/>
    <w:rsid w:val="000D57FF"/>
    <w:rsid w:val="000D7921"/>
    <w:rsid w:val="000E0AA0"/>
    <w:rsid w:val="000E1309"/>
    <w:rsid w:val="000E1C8D"/>
    <w:rsid w:val="000E2011"/>
    <w:rsid w:val="000E32F2"/>
    <w:rsid w:val="000E45C4"/>
    <w:rsid w:val="000E4F24"/>
    <w:rsid w:val="000E4F3A"/>
    <w:rsid w:val="000E5484"/>
    <w:rsid w:val="000E5B61"/>
    <w:rsid w:val="000E643E"/>
    <w:rsid w:val="000E6E42"/>
    <w:rsid w:val="000E729E"/>
    <w:rsid w:val="000E7352"/>
    <w:rsid w:val="000E7AE9"/>
    <w:rsid w:val="000F08CD"/>
    <w:rsid w:val="000F0F9A"/>
    <w:rsid w:val="000F0FB8"/>
    <w:rsid w:val="000F2194"/>
    <w:rsid w:val="000F24FD"/>
    <w:rsid w:val="000F3BDD"/>
    <w:rsid w:val="000F3F96"/>
    <w:rsid w:val="000F4196"/>
    <w:rsid w:val="000F4426"/>
    <w:rsid w:val="000F6BE9"/>
    <w:rsid w:val="000F6CCA"/>
    <w:rsid w:val="000F72BD"/>
    <w:rsid w:val="0010024C"/>
    <w:rsid w:val="00100565"/>
    <w:rsid w:val="00100D21"/>
    <w:rsid w:val="00102B71"/>
    <w:rsid w:val="0010340E"/>
    <w:rsid w:val="00103F95"/>
    <w:rsid w:val="001042B3"/>
    <w:rsid w:val="00104466"/>
    <w:rsid w:val="001045B0"/>
    <w:rsid w:val="001062CB"/>
    <w:rsid w:val="001105CB"/>
    <w:rsid w:val="00110DE4"/>
    <w:rsid w:val="00111023"/>
    <w:rsid w:val="001121E1"/>
    <w:rsid w:val="00112B78"/>
    <w:rsid w:val="00113427"/>
    <w:rsid w:val="00114665"/>
    <w:rsid w:val="001148CD"/>
    <w:rsid w:val="001148DE"/>
    <w:rsid w:val="00114E8B"/>
    <w:rsid w:val="00114EB3"/>
    <w:rsid w:val="00115FDC"/>
    <w:rsid w:val="00116D28"/>
    <w:rsid w:val="00116F1A"/>
    <w:rsid w:val="00120429"/>
    <w:rsid w:val="0012104D"/>
    <w:rsid w:val="00121419"/>
    <w:rsid w:val="00122537"/>
    <w:rsid w:val="00122884"/>
    <w:rsid w:val="00124273"/>
    <w:rsid w:val="00124BDB"/>
    <w:rsid w:val="00124F9C"/>
    <w:rsid w:val="001262D0"/>
    <w:rsid w:val="00126416"/>
    <w:rsid w:val="00126A23"/>
    <w:rsid w:val="00127FC1"/>
    <w:rsid w:val="00130227"/>
    <w:rsid w:val="001307AD"/>
    <w:rsid w:val="00130DE3"/>
    <w:rsid w:val="001326DF"/>
    <w:rsid w:val="00132719"/>
    <w:rsid w:val="00132E6A"/>
    <w:rsid w:val="00132E99"/>
    <w:rsid w:val="00133550"/>
    <w:rsid w:val="0013437B"/>
    <w:rsid w:val="00135A6C"/>
    <w:rsid w:val="001369F0"/>
    <w:rsid w:val="00137AA7"/>
    <w:rsid w:val="00137DE2"/>
    <w:rsid w:val="001401E6"/>
    <w:rsid w:val="00140BDF"/>
    <w:rsid w:val="0014157A"/>
    <w:rsid w:val="00141FDA"/>
    <w:rsid w:val="00142404"/>
    <w:rsid w:val="00142945"/>
    <w:rsid w:val="001429F4"/>
    <w:rsid w:val="0014430F"/>
    <w:rsid w:val="00145842"/>
    <w:rsid w:val="00147878"/>
    <w:rsid w:val="001504D2"/>
    <w:rsid w:val="00151992"/>
    <w:rsid w:val="00153D83"/>
    <w:rsid w:val="0015412F"/>
    <w:rsid w:val="0015482B"/>
    <w:rsid w:val="00154B30"/>
    <w:rsid w:val="0015525B"/>
    <w:rsid w:val="001552E4"/>
    <w:rsid w:val="0015552F"/>
    <w:rsid w:val="00155EC6"/>
    <w:rsid w:val="00156528"/>
    <w:rsid w:val="0015725C"/>
    <w:rsid w:val="0015732E"/>
    <w:rsid w:val="001578C8"/>
    <w:rsid w:val="00160864"/>
    <w:rsid w:val="0016094B"/>
    <w:rsid w:val="00160B87"/>
    <w:rsid w:val="00160C1F"/>
    <w:rsid w:val="00161052"/>
    <w:rsid w:val="001617DD"/>
    <w:rsid w:val="0016265B"/>
    <w:rsid w:val="001627D6"/>
    <w:rsid w:val="00162ED5"/>
    <w:rsid w:val="00163B51"/>
    <w:rsid w:val="001646E3"/>
    <w:rsid w:val="00165333"/>
    <w:rsid w:val="0016567D"/>
    <w:rsid w:val="001656ED"/>
    <w:rsid w:val="00165997"/>
    <w:rsid w:val="00165AD4"/>
    <w:rsid w:val="00165DCB"/>
    <w:rsid w:val="00170E03"/>
    <w:rsid w:val="00171408"/>
    <w:rsid w:val="0017156E"/>
    <w:rsid w:val="00173A95"/>
    <w:rsid w:val="00175845"/>
    <w:rsid w:val="00175D27"/>
    <w:rsid w:val="001760FB"/>
    <w:rsid w:val="00176325"/>
    <w:rsid w:val="0017705E"/>
    <w:rsid w:val="00177A8E"/>
    <w:rsid w:val="00177E71"/>
    <w:rsid w:val="00177F29"/>
    <w:rsid w:val="00180C15"/>
    <w:rsid w:val="00182C65"/>
    <w:rsid w:val="00182D7E"/>
    <w:rsid w:val="00183D94"/>
    <w:rsid w:val="00183E18"/>
    <w:rsid w:val="00184350"/>
    <w:rsid w:val="00184440"/>
    <w:rsid w:val="0018553F"/>
    <w:rsid w:val="0018587A"/>
    <w:rsid w:val="00185AB9"/>
    <w:rsid w:val="001867AC"/>
    <w:rsid w:val="00190738"/>
    <w:rsid w:val="00191332"/>
    <w:rsid w:val="00191909"/>
    <w:rsid w:val="00191A59"/>
    <w:rsid w:val="00192617"/>
    <w:rsid w:val="00192CAF"/>
    <w:rsid w:val="00193021"/>
    <w:rsid w:val="00193320"/>
    <w:rsid w:val="00193416"/>
    <w:rsid w:val="001939FA"/>
    <w:rsid w:val="0019438B"/>
    <w:rsid w:val="0019569C"/>
    <w:rsid w:val="001957B8"/>
    <w:rsid w:val="001959B3"/>
    <w:rsid w:val="00195C88"/>
    <w:rsid w:val="00195D4F"/>
    <w:rsid w:val="00195DA8"/>
    <w:rsid w:val="00195DF7"/>
    <w:rsid w:val="001961B7"/>
    <w:rsid w:val="0019665E"/>
    <w:rsid w:val="001971CB"/>
    <w:rsid w:val="001A0EA3"/>
    <w:rsid w:val="001A11D6"/>
    <w:rsid w:val="001A1881"/>
    <w:rsid w:val="001A34D2"/>
    <w:rsid w:val="001A3616"/>
    <w:rsid w:val="001A3EA1"/>
    <w:rsid w:val="001A3ED2"/>
    <w:rsid w:val="001A595A"/>
    <w:rsid w:val="001A5B3B"/>
    <w:rsid w:val="001A62D5"/>
    <w:rsid w:val="001A6EA1"/>
    <w:rsid w:val="001A74A2"/>
    <w:rsid w:val="001B0737"/>
    <w:rsid w:val="001B0904"/>
    <w:rsid w:val="001B103D"/>
    <w:rsid w:val="001B122A"/>
    <w:rsid w:val="001B1861"/>
    <w:rsid w:val="001B3F90"/>
    <w:rsid w:val="001B46DC"/>
    <w:rsid w:val="001B70A0"/>
    <w:rsid w:val="001B77EA"/>
    <w:rsid w:val="001B7EC2"/>
    <w:rsid w:val="001C0365"/>
    <w:rsid w:val="001C04D5"/>
    <w:rsid w:val="001C22FB"/>
    <w:rsid w:val="001C2799"/>
    <w:rsid w:val="001C2E6E"/>
    <w:rsid w:val="001C33F4"/>
    <w:rsid w:val="001C4110"/>
    <w:rsid w:val="001C4C35"/>
    <w:rsid w:val="001C585A"/>
    <w:rsid w:val="001C64DC"/>
    <w:rsid w:val="001D071B"/>
    <w:rsid w:val="001D0894"/>
    <w:rsid w:val="001D098D"/>
    <w:rsid w:val="001D3977"/>
    <w:rsid w:val="001D3B02"/>
    <w:rsid w:val="001D3EAE"/>
    <w:rsid w:val="001D4552"/>
    <w:rsid w:val="001D47E7"/>
    <w:rsid w:val="001D487B"/>
    <w:rsid w:val="001D61AD"/>
    <w:rsid w:val="001D7003"/>
    <w:rsid w:val="001D74D7"/>
    <w:rsid w:val="001D7731"/>
    <w:rsid w:val="001D7CD1"/>
    <w:rsid w:val="001E033A"/>
    <w:rsid w:val="001E072A"/>
    <w:rsid w:val="001E210B"/>
    <w:rsid w:val="001E2497"/>
    <w:rsid w:val="001E2B56"/>
    <w:rsid w:val="001E3351"/>
    <w:rsid w:val="001E3C6F"/>
    <w:rsid w:val="001E40D0"/>
    <w:rsid w:val="001E50E6"/>
    <w:rsid w:val="001E5A8C"/>
    <w:rsid w:val="001E5D06"/>
    <w:rsid w:val="001E6553"/>
    <w:rsid w:val="001E759C"/>
    <w:rsid w:val="001F0165"/>
    <w:rsid w:val="001F0C92"/>
    <w:rsid w:val="001F19B1"/>
    <w:rsid w:val="001F1D23"/>
    <w:rsid w:val="001F2BA8"/>
    <w:rsid w:val="001F3B46"/>
    <w:rsid w:val="001F436B"/>
    <w:rsid w:val="001F4CD8"/>
    <w:rsid w:val="001F4D1F"/>
    <w:rsid w:val="001F5046"/>
    <w:rsid w:val="001F5545"/>
    <w:rsid w:val="001F5852"/>
    <w:rsid w:val="001F699E"/>
    <w:rsid w:val="001F6AC9"/>
    <w:rsid w:val="001F6F8B"/>
    <w:rsid w:val="0020057A"/>
    <w:rsid w:val="00201A74"/>
    <w:rsid w:val="00202599"/>
    <w:rsid w:val="002025D5"/>
    <w:rsid w:val="00202A12"/>
    <w:rsid w:val="00204F18"/>
    <w:rsid w:val="0020507B"/>
    <w:rsid w:val="00205444"/>
    <w:rsid w:val="002058BA"/>
    <w:rsid w:val="00205D24"/>
    <w:rsid w:val="002066B9"/>
    <w:rsid w:val="00206A47"/>
    <w:rsid w:val="00206F53"/>
    <w:rsid w:val="00207B11"/>
    <w:rsid w:val="0021014A"/>
    <w:rsid w:val="00210833"/>
    <w:rsid w:val="002116AC"/>
    <w:rsid w:val="002117EF"/>
    <w:rsid w:val="00215022"/>
    <w:rsid w:val="00215C48"/>
    <w:rsid w:val="00215C67"/>
    <w:rsid w:val="00216BAC"/>
    <w:rsid w:val="00217779"/>
    <w:rsid w:val="00221150"/>
    <w:rsid w:val="0022148A"/>
    <w:rsid w:val="0022363E"/>
    <w:rsid w:val="0022504C"/>
    <w:rsid w:val="00226A79"/>
    <w:rsid w:val="00230665"/>
    <w:rsid w:val="00230F74"/>
    <w:rsid w:val="00231775"/>
    <w:rsid w:val="00231BAA"/>
    <w:rsid w:val="00232AF1"/>
    <w:rsid w:val="00232B99"/>
    <w:rsid w:val="00233A34"/>
    <w:rsid w:val="002346AE"/>
    <w:rsid w:val="002355AC"/>
    <w:rsid w:val="00235C27"/>
    <w:rsid w:val="00236A5C"/>
    <w:rsid w:val="0023791D"/>
    <w:rsid w:val="00240EFF"/>
    <w:rsid w:val="0024165F"/>
    <w:rsid w:val="0024166F"/>
    <w:rsid w:val="0024173A"/>
    <w:rsid w:val="00241A51"/>
    <w:rsid w:val="00241ED3"/>
    <w:rsid w:val="0024305C"/>
    <w:rsid w:val="002445D1"/>
    <w:rsid w:val="0024557E"/>
    <w:rsid w:val="00245C13"/>
    <w:rsid w:val="00245C4A"/>
    <w:rsid w:val="0024702D"/>
    <w:rsid w:val="002501CE"/>
    <w:rsid w:val="00250355"/>
    <w:rsid w:val="002505BD"/>
    <w:rsid w:val="00250AFD"/>
    <w:rsid w:val="0025136C"/>
    <w:rsid w:val="00251DBF"/>
    <w:rsid w:val="00251F2D"/>
    <w:rsid w:val="00252136"/>
    <w:rsid w:val="00252FF7"/>
    <w:rsid w:val="002530CB"/>
    <w:rsid w:val="002532A3"/>
    <w:rsid w:val="00253CA2"/>
    <w:rsid w:val="00254112"/>
    <w:rsid w:val="0025479E"/>
    <w:rsid w:val="00255AC0"/>
    <w:rsid w:val="00255BCB"/>
    <w:rsid w:val="00255F0D"/>
    <w:rsid w:val="00256BCE"/>
    <w:rsid w:val="00257238"/>
    <w:rsid w:val="0025752A"/>
    <w:rsid w:val="00257EE0"/>
    <w:rsid w:val="00260E9B"/>
    <w:rsid w:val="0026100C"/>
    <w:rsid w:val="002613DE"/>
    <w:rsid w:val="00262172"/>
    <w:rsid w:val="00262B24"/>
    <w:rsid w:val="0026386E"/>
    <w:rsid w:val="0026387D"/>
    <w:rsid w:val="0026405A"/>
    <w:rsid w:val="00264104"/>
    <w:rsid w:val="002647A9"/>
    <w:rsid w:val="0026490B"/>
    <w:rsid w:val="00265339"/>
    <w:rsid w:val="00265374"/>
    <w:rsid w:val="00266237"/>
    <w:rsid w:val="0026711C"/>
    <w:rsid w:val="0026723A"/>
    <w:rsid w:val="00270100"/>
    <w:rsid w:val="0027015A"/>
    <w:rsid w:val="002719F7"/>
    <w:rsid w:val="00271F10"/>
    <w:rsid w:val="0027229B"/>
    <w:rsid w:val="0027315E"/>
    <w:rsid w:val="00274100"/>
    <w:rsid w:val="002753AC"/>
    <w:rsid w:val="00276B00"/>
    <w:rsid w:val="00277767"/>
    <w:rsid w:val="00277DF8"/>
    <w:rsid w:val="002807D2"/>
    <w:rsid w:val="0028101F"/>
    <w:rsid w:val="00281198"/>
    <w:rsid w:val="00281A74"/>
    <w:rsid w:val="00281B1F"/>
    <w:rsid w:val="00281B21"/>
    <w:rsid w:val="00282781"/>
    <w:rsid w:val="00282D23"/>
    <w:rsid w:val="002839E8"/>
    <w:rsid w:val="002846E2"/>
    <w:rsid w:val="002853ED"/>
    <w:rsid w:val="002870BD"/>
    <w:rsid w:val="0029101D"/>
    <w:rsid w:val="00291286"/>
    <w:rsid w:val="00291BAF"/>
    <w:rsid w:val="002930FD"/>
    <w:rsid w:val="002938D7"/>
    <w:rsid w:val="00293DD0"/>
    <w:rsid w:val="0029452B"/>
    <w:rsid w:val="002946C0"/>
    <w:rsid w:val="00295CCC"/>
    <w:rsid w:val="0029656F"/>
    <w:rsid w:val="002979C4"/>
    <w:rsid w:val="00297BDD"/>
    <w:rsid w:val="00297FBE"/>
    <w:rsid w:val="002A08D2"/>
    <w:rsid w:val="002A1954"/>
    <w:rsid w:val="002A21CB"/>
    <w:rsid w:val="002A28FF"/>
    <w:rsid w:val="002A34E3"/>
    <w:rsid w:val="002A3848"/>
    <w:rsid w:val="002A39AE"/>
    <w:rsid w:val="002A5220"/>
    <w:rsid w:val="002A5734"/>
    <w:rsid w:val="002A5853"/>
    <w:rsid w:val="002A77CD"/>
    <w:rsid w:val="002B0398"/>
    <w:rsid w:val="002B0984"/>
    <w:rsid w:val="002B1438"/>
    <w:rsid w:val="002B234B"/>
    <w:rsid w:val="002B2C64"/>
    <w:rsid w:val="002B30B8"/>
    <w:rsid w:val="002B31C6"/>
    <w:rsid w:val="002B346B"/>
    <w:rsid w:val="002B358C"/>
    <w:rsid w:val="002B3DDB"/>
    <w:rsid w:val="002B4227"/>
    <w:rsid w:val="002B4493"/>
    <w:rsid w:val="002B602F"/>
    <w:rsid w:val="002B6766"/>
    <w:rsid w:val="002B6BE6"/>
    <w:rsid w:val="002B7A49"/>
    <w:rsid w:val="002B7F52"/>
    <w:rsid w:val="002C0185"/>
    <w:rsid w:val="002C15CA"/>
    <w:rsid w:val="002C1B96"/>
    <w:rsid w:val="002C1D2C"/>
    <w:rsid w:val="002C2500"/>
    <w:rsid w:val="002C2814"/>
    <w:rsid w:val="002C2B35"/>
    <w:rsid w:val="002C2E18"/>
    <w:rsid w:val="002C3C8D"/>
    <w:rsid w:val="002C4FFA"/>
    <w:rsid w:val="002C55D8"/>
    <w:rsid w:val="002C6819"/>
    <w:rsid w:val="002C7961"/>
    <w:rsid w:val="002D0061"/>
    <w:rsid w:val="002D0C63"/>
    <w:rsid w:val="002D186B"/>
    <w:rsid w:val="002D28F3"/>
    <w:rsid w:val="002D3D31"/>
    <w:rsid w:val="002D465C"/>
    <w:rsid w:val="002D4941"/>
    <w:rsid w:val="002D498A"/>
    <w:rsid w:val="002D5588"/>
    <w:rsid w:val="002D5D96"/>
    <w:rsid w:val="002D6004"/>
    <w:rsid w:val="002D603D"/>
    <w:rsid w:val="002D6550"/>
    <w:rsid w:val="002D727E"/>
    <w:rsid w:val="002D7F1C"/>
    <w:rsid w:val="002E0274"/>
    <w:rsid w:val="002E02B0"/>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421"/>
    <w:rsid w:val="002F1902"/>
    <w:rsid w:val="002F27E1"/>
    <w:rsid w:val="002F2AE6"/>
    <w:rsid w:val="002F31C1"/>
    <w:rsid w:val="002F3708"/>
    <w:rsid w:val="002F3C7E"/>
    <w:rsid w:val="002F438B"/>
    <w:rsid w:val="002F47C7"/>
    <w:rsid w:val="002F4DD5"/>
    <w:rsid w:val="002F548C"/>
    <w:rsid w:val="002F591F"/>
    <w:rsid w:val="002F5F88"/>
    <w:rsid w:val="002F72ED"/>
    <w:rsid w:val="002F78F4"/>
    <w:rsid w:val="002F7CB6"/>
    <w:rsid w:val="00300749"/>
    <w:rsid w:val="00300D58"/>
    <w:rsid w:val="00302A99"/>
    <w:rsid w:val="00302BAF"/>
    <w:rsid w:val="00302E12"/>
    <w:rsid w:val="003039A5"/>
    <w:rsid w:val="00304676"/>
    <w:rsid w:val="0030673F"/>
    <w:rsid w:val="003069B8"/>
    <w:rsid w:val="00306F95"/>
    <w:rsid w:val="00307412"/>
    <w:rsid w:val="00307FEB"/>
    <w:rsid w:val="00310235"/>
    <w:rsid w:val="00310388"/>
    <w:rsid w:val="00311779"/>
    <w:rsid w:val="00311A63"/>
    <w:rsid w:val="00311DF5"/>
    <w:rsid w:val="003124A1"/>
    <w:rsid w:val="0031439A"/>
    <w:rsid w:val="00314D54"/>
    <w:rsid w:val="00315C34"/>
    <w:rsid w:val="00316E6C"/>
    <w:rsid w:val="003171E9"/>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1E39"/>
    <w:rsid w:val="00332C68"/>
    <w:rsid w:val="00332EF5"/>
    <w:rsid w:val="00333323"/>
    <w:rsid w:val="00334ABA"/>
    <w:rsid w:val="00335529"/>
    <w:rsid w:val="00335EA8"/>
    <w:rsid w:val="00336630"/>
    <w:rsid w:val="0033682E"/>
    <w:rsid w:val="00336C31"/>
    <w:rsid w:val="00336FE4"/>
    <w:rsid w:val="00340BB0"/>
    <w:rsid w:val="00340BED"/>
    <w:rsid w:val="00340ED7"/>
    <w:rsid w:val="00341A26"/>
    <w:rsid w:val="00341EBD"/>
    <w:rsid w:val="00342ABF"/>
    <w:rsid w:val="003436E0"/>
    <w:rsid w:val="00343A98"/>
    <w:rsid w:val="00344CC9"/>
    <w:rsid w:val="003452F6"/>
    <w:rsid w:val="00345DE4"/>
    <w:rsid w:val="00346135"/>
    <w:rsid w:val="00350D7F"/>
    <w:rsid w:val="00351298"/>
    <w:rsid w:val="003516D0"/>
    <w:rsid w:val="003518FC"/>
    <w:rsid w:val="00351D89"/>
    <w:rsid w:val="00352A16"/>
    <w:rsid w:val="0035373D"/>
    <w:rsid w:val="00353F7C"/>
    <w:rsid w:val="00353FEA"/>
    <w:rsid w:val="00354D05"/>
    <w:rsid w:val="003554A2"/>
    <w:rsid w:val="00355BBB"/>
    <w:rsid w:val="00355E83"/>
    <w:rsid w:val="00356B3E"/>
    <w:rsid w:val="00356FC2"/>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3A49"/>
    <w:rsid w:val="00373BDC"/>
    <w:rsid w:val="003744EF"/>
    <w:rsid w:val="00375FF5"/>
    <w:rsid w:val="00376059"/>
    <w:rsid w:val="003765AB"/>
    <w:rsid w:val="00376FC5"/>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3F64"/>
    <w:rsid w:val="003841DB"/>
    <w:rsid w:val="003843D8"/>
    <w:rsid w:val="003857E9"/>
    <w:rsid w:val="003867D0"/>
    <w:rsid w:val="00386AB6"/>
    <w:rsid w:val="00387B4B"/>
    <w:rsid w:val="003900B2"/>
    <w:rsid w:val="00390CC3"/>
    <w:rsid w:val="00390DB5"/>
    <w:rsid w:val="003911FA"/>
    <w:rsid w:val="00391339"/>
    <w:rsid w:val="00392DC9"/>
    <w:rsid w:val="00392F8F"/>
    <w:rsid w:val="003969AA"/>
    <w:rsid w:val="003A048B"/>
    <w:rsid w:val="003A0F7F"/>
    <w:rsid w:val="003A302D"/>
    <w:rsid w:val="003A3518"/>
    <w:rsid w:val="003A476F"/>
    <w:rsid w:val="003A6805"/>
    <w:rsid w:val="003A6BF0"/>
    <w:rsid w:val="003A7FEF"/>
    <w:rsid w:val="003B0E2E"/>
    <w:rsid w:val="003B1B0B"/>
    <w:rsid w:val="003B2576"/>
    <w:rsid w:val="003B2929"/>
    <w:rsid w:val="003B2DDD"/>
    <w:rsid w:val="003B3564"/>
    <w:rsid w:val="003B5A38"/>
    <w:rsid w:val="003B66C2"/>
    <w:rsid w:val="003B6B3D"/>
    <w:rsid w:val="003B7A2A"/>
    <w:rsid w:val="003C16FB"/>
    <w:rsid w:val="003C24CD"/>
    <w:rsid w:val="003C77E5"/>
    <w:rsid w:val="003C783A"/>
    <w:rsid w:val="003D0B07"/>
    <w:rsid w:val="003D0C8D"/>
    <w:rsid w:val="003D15FC"/>
    <w:rsid w:val="003D1FED"/>
    <w:rsid w:val="003D217F"/>
    <w:rsid w:val="003D30A6"/>
    <w:rsid w:val="003D3321"/>
    <w:rsid w:val="003D3366"/>
    <w:rsid w:val="003D4C7B"/>
    <w:rsid w:val="003D5043"/>
    <w:rsid w:val="003D5257"/>
    <w:rsid w:val="003D7780"/>
    <w:rsid w:val="003E057F"/>
    <w:rsid w:val="003E0877"/>
    <w:rsid w:val="003E1207"/>
    <w:rsid w:val="003E322E"/>
    <w:rsid w:val="003E38B1"/>
    <w:rsid w:val="003E3BE9"/>
    <w:rsid w:val="003E42DD"/>
    <w:rsid w:val="003E48D9"/>
    <w:rsid w:val="003E5380"/>
    <w:rsid w:val="003E5928"/>
    <w:rsid w:val="003E5EE4"/>
    <w:rsid w:val="003E6D9C"/>
    <w:rsid w:val="003E73BD"/>
    <w:rsid w:val="003E77DE"/>
    <w:rsid w:val="003E7D1B"/>
    <w:rsid w:val="003E7D76"/>
    <w:rsid w:val="003F0CC5"/>
    <w:rsid w:val="003F0DE8"/>
    <w:rsid w:val="003F19D8"/>
    <w:rsid w:val="003F241A"/>
    <w:rsid w:val="003F2561"/>
    <w:rsid w:val="003F3DA8"/>
    <w:rsid w:val="003F3E2D"/>
    <w:rsid w:val="003F3F7D"/>
    <w:rsid w:val="003F4603"/>
    <w:rsid w:val="003F46BE"/>
    <w:rsid w:val="003F479F"/>
    <w:rsid w:val="003F5BE9"/>
    <w:rsid w:val="00401CF6"/>
    <w:rsid w:val="00403637"/>
    <w:rsid w:val="00403789"/>
    <w:rsid w:val="0040424A"/>
    <w:rsid w:val="00404C66"/>
    <w:rsid w:val="00404CFC"/>
    <w:rsid w:val="0040538A"/>
    <w:rsid w:val="00405FBE"/>
    <w:rsid w:val="004074EB"/>
    <w:rsid w:val="00410567"/>
    <w:rsid w:val="00412BC8"/>
    <w:rsid w:val="00414079"/>
    <w:rsid w:val="0041482D"/>
    <w:rsid w:val="00415113"/>
    <w:rsid w:val="00415786"/>
    <w:rsid w:val="00417186"/>
    <w:rsid w:val="00417CFC"/>
    <w:rsid w:val="004209CF"/>
    <w:rsid w:val="004215E5"/>
    <w:rsid w:val="0042175C"/>
    <w:rsid w:val="00421CA1"/>
    <w:rsid w:val="004230F9"/>
    <w:rsid w:val="004243E3"/>
    <w:rsid w:val="004250FF"/>
    <w:rsid w:val="004269BE"/>
    <w:rsid w:val="00427EC4"/>
    <w:rsid w:val="004306D0"/>
    <w:rsid w:val="00431393"/>
    <w:rsid w:val="004313B8"/>
    <w:rsid w:val="00431B5B"/>
    <w:rsid w:val="0043332E"/>
    <w:rsid w:val="0043333B"/>
    <w:rsid w:val="00433C77"/>
    <w:rsid w:val="00434A28"/>
    <w:rsid w:val="00434C56"/>
    <w:rsid w:val="00434F98"/>
    <w:rsid w:val="004351B5"/>
    <w:rsid w:val="00435B0E"/>
    <w:rsid w:val="00436959"/>
    <w:rsid w:val="00436FFB"/>
    <w:rsid w:val="00437EB0"/>
    <w:rsid w:val="00441CBB"/>
    <w:rsid w:val="00443FA2"/>
    <w:rsid w:val="004440E6"/>
    <w:rsid w:val="00444F7F"/>
    <w:rsid w:val="0044529D"/>
    <w:rsid w:val="00446B55"/>
    <w:rsid w:val="00447198"/>
    <w:rsid w:val="00447259"/>
    <w:rsid w:val="00447764"/>
    <w:rsid w:val="004506A9"/>
    <w:rsid w:val="00450EEF"/>
    <w:rsid w:val="004517BA"/>
    <w:rsid w:val="00451D10"/>
    <w:rsid w:val="00452942"/>
    <w:rsid w:val="00453072"/>
    <w:rsid w:val="00453ACC"/>
    <w:rsid w:val="00454781"/>
    <w:rsid w:val="004567B5"/>
    <w:rsid w:val="00456B4F"/>
    <w:rsid w:val="0045765D"/>
    <w:rsid w:val="00457D2C"/>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4703"/>
    <w:rsid w:val="0047773F"/>
    <w:rsid w:val="00481F1F"/>
    <w:rsid w:val="004832DC"/>
    <w:rsid w:val="004834EB"/>
    <w:rsid w:val="00483733"/>
    <w:rsid w:val="00483828"/>
    <w:rsid w:val="00483D34"/>
    <w:rsid w:val="0048433D"/>
    <w:rsid w:val="0048459B"/>
    <w:rsid w:val="00484DDC"/>
    <w:rsid w:val="00485A40"/>
    <w:rsid w:val="0048665D"/>
    <w:rsid w:val="00486ABD"/>
    <w:rsid w:val="00487436"/>
    <w:rsid w:val="00492DA7"/>
    <w:rsid w:val="00493281"/>
    <w:rsid w:val="004939B2"/>
    <w:rsid w:val="00493F79"/>
    <w:rsid w:val="004947CD"/>
    <w:rsid w:val="004951EF"/>
    <w:rsid w:val="004952BF"/>
    <w:rsid w:val="004952DE"/>
    <w:rsid w:val="00495EC1"/>
    <w:rsid w:val="00496966"/>
    <w:rsid w:val="00496BFB"/>
    <w:rsid w:val="00496DDE"/>
    <w:rsid w:val="00497451"/>
    <w:rsid w:val="00497B75"/>
    <w:rsid w:val="004A0096"/>
    <w:rsid w:val="004A05B5"/>
    <w:rsid w:val="004A11CD"/>
    <w:rsid w:val="004A412C"/>
    <w:rsid w:val="004A46B4"/>
    <w:rsid w:val="004A4987"/>
    <w:rsid w:val="004A6FF1"/>
    <w:rsid w:val="004A7E82"/>
    <w:rsid w:val="004B0EA2"/>
    <w:rsid w:val="004B1258"/>
    <w:rsid w:val="004B125C"/>
    <w:rsid w:val="004B1BD8"/>
    <w:rsid w:val="004B1CD4"/>
    <w:rsid w:val="004B1E88"/>
    <w:rsid w:val="004B4DCF"/>
    <w:rsid w:val="004B4F5B"/>
    <w:rsid w:val="004B5453"/>
    <w:rsid w:val="004B5482"/>
    <w:rsid w:val="004B5A6B"/>
    <w:rsid w:val="004C0674"/>
    <w:rsid w:val="004C1992"/>
    <w:rsid w:val="004C3383"/>
    <w:rsid w:val="004C3D45"/>
    <w:rsid w:val="004C46A4"/>
    <w:rsid w:val="004C58D7"/>
    <w:rsid w:val="004C5AEE"/>
    <w:rsid w:val="004C6C15"/>
    <w:rsid w:val="004C75E2"/>
    <w:rsid w:val="004C7DF9"/>
    <w:rsid w:val="004D05CA"/>
    <w:rsid w:val="004D0D10"/>
    <w:rsid w:val="004D0FAD"/>
    <w:rsid w:val="004D1A85"/>
    <w:rsid w:val="004D1B87"/>
    <w:rsid w:val="004D1F88"/>
    <w:rsid w:val="004D3AB1"/>
    <w:rsid w:val="004D4202"/>
    <w:rsid w:val="004D6175"/>
    <w:rsid w:val="004D64AE"/>
    <w:rsid w:val="004D6D42"/>
    <w:rsid w:val="004D7289"/>
    <w:rsid w:val="004D7707"/>
    <w:rsid w:val="004D7A19"/>
    <w:rsid w:val="004E025F"/>
    <w:rsid w:val="004E02A1"/>
    <w:rsid w:val="004E07B6"/>
    <w:rsid w:val="004E07CE"/>
    <w:rsid w:val="004E0F3A"/>
    <w:rsid w:val="004E2523"/>
    <w:rsid w:val="004E41B7"/>
    <w:rsid w:val="004E4F25"/>
    <w:rsid w:val="004E4FD4"/>
    <w:rsid w:val="004E511D"/>
    <w:rsid w:val="004E55A1"/>
    <w:rsid w:val="004E5737"/>
    <w:rsid w:val="004E6247"/>
    <w:rsid w:val="004E6525"/>
    <w:rsid w:val="004E715D"/>
    <w:rsid w:val="004E761A"/>
    <w:rsid w:val="004E7BED"/>
    <w:rsid w:val="004E7DB3"/>
    <w:rsid w:val="004F0A5E"/>
    <w:rsid w:val="004F158E"/>
    <w:rsid w:val="004F15B5"/>
    <w:rsid w:val="004F1DD3"/>
    <w:rsid w:val="004F22B4"/>
    <w:rsid w:val="004F2CC3"/>
    <w:rsid w:val="004F3149"/>
    <w:rsid w:val="004F31B5"/>
    <w:rsid w:val="004F4742"/>
    <w:rsid w:val="004F551A"/>
    <w:rsid w:val="004F5CAC"/>
    <w:rsid w:val="004F5D7D"/>
    <w:rsid w:val="004F6583"/>
    <w:rsid w:val="005006C8"/>
    <w:rsid w:val="00500E4E"/>
    <w:rsid w:val="00502AA6"/>
    <w:rsid w:val="0050398A"/>
    <w:rsid w:val="00504CB3"/>
    <w:rsid w:val="00504E47"/>
    <w:rsid w:val="00505257"/>
    <w:rsid w:val="005057F7"/>
    <w:rsid w:val="00506E75"/>
    <w:rsid w:val="005105F8"/>
    <w:rsid w:val="00511F46"/>
    <w:rsid w:val="005138C0"/>
    <w:rsid w:val="00513926"/>
    <w:rsid w:val="00514DA9"/>
    <w:rsid w:val="00516504"/>
    <w:rsid w:val="00516E54"/>
    <w:rsid w:val="0051760C"/>
    <w:rsid w:val="00517991"/>
    <w:rsid w:val="00517DAD"/>
    <w:rsid w:val="005205A8"/>
    <w:rsid w:val="00520744"/>
    <w:rsid w:val="005209C4"/>
    <w:rsid w:val="005211A7"/>
    <w:rsid w:val="0052296F"/>
    <w:rsid w:val="00522ABE"/>
    <w:rsid w:val="00522C09"/>
    <w:rsid w:val="00523DCA"/>
    <w:rsid w:val="00524332"/>
    <w:rsid w:val="005245AB"/>
    <w:rsid w:val="005245B5"/>
    <w:rsid w:val="00530C3C"/>
    <w:rsid w:val="005314CF"/>
    <w:rsid w:val="005317D4"/>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33FF"/>
    <w:rsid w:val="0054402A"/>
    <w:rsid w:val="00545520"/>
    <w:rsid w:val="00545B23"/>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9B1"/>
    <w:rsid w:val="00556C34"/>
    <w:rsid w:val="00557665"/>
    <w:rsid w:val="005576FA"/>
    <w:rsid w:val="0055787A"/>
    <w:rsid w:val="00560BD4"/>
    <w:rsid w:val="00561B5B"/>
    <w:rsid w:val="00561EB0"/>
    <w:rsid w:val="00562266"/>
    <w:rsid w:val="005622C3"/>
    <w:rsid w:val="005624D1"/>
    <w:rsid w:val="00563294"/>
    <w:rsid w:val="00563755"/>
    <w:rsid w:val="00563A63"/>
    <w:rsid w:val="00564330"/>
    <w:rsid w:val="00564B1B"/>
    <w:rsid w:val="00565D1D"/>
    <w:rsid w:val="00566C69"/>
    <w:rsid w:val="00567277"/>
    <w:rsid w:val="005709DE"/>
    <w:rsid w:val="00571772"/>
    <w:rsid w:val="005726B7"/>
    <w:rsid w:val="00572AAF"/>
    <w:rsid w:val="005741BB"/>
    <w:rsid w:val="005744F3"/>
    <w:rsid w:val="00576443"/>
    <w:rsid w:val="005775E0"/>
    <w:rsid w:val="005776B5"/>
    <w:rsid w:val="0058125F"/>
    <w:rsid w:val="0058243F"/>
    <w:rsid w:val="005825A8"/>
    <w:rsid w:val="00582A2B"/>
    <w:rsid w:val="00582D1C"/>
    <w:rsid w:val="0058339D"/>
    <w:rsid w:val="0058369D"/>
    <w:rsid w:val="0058398E"/>
    <w:rsid w:val="00584559"/>
    <w:rsid w:val="00585782"/>
    <w:rsid w:val="0058652A"/>
    <w:rsid w:val="005865AB"/>
    <w:rsid w:val="00586761"/>
    <w:rsid w:val="005867A4"/>
    <w:rsid w:val="00586B0D"/>
    <w:rsid w:val="00587A56"/>
    <w:rsid w:val="005900DC"/>
    <w:rsid w:val="00591510"/>
    <w:rsid w:val="0059170F"/>
    <w:rsid w:val="00591C26"/>
    <w:rsid w:val="00592970"/>
    <w:rsid w:val="00592A8A"/>
    <w:rsid w:val="00592B7A"/>
    <w:rsid w:val="00592C5E"/>
    <w:rsid w:val="00595372"/>
    <w:rsid w:val="00595899"/>
    <w:rsid w:val="00597434"/>
    <w:rsid w:val="00597B02"/>
    <w:rsid w:val="00597B6A"/>
    <w:rsid w:val="005A0A05"/>
    <w:rsid w:val="005A0CEB"/>
    <w:rsid w:val="005A13B4"/>
    <w:rsid w:val="005A152F"/>
    <w:rsid w:val="005A1945"/>
    <w:rsid w:val="005A3958"/>
    <w:rsid w:val="005A3964"/>
    <w:rsid w:val="005A45E0"/>
    <w:rsid w:val="005A5EAC"/>
    <w:rsid w:val="005A646D"/>
    <w:rsid w:val="005A64B1"/>
    <w:rsid w:val="005A73BE"/>
    <w:rsid w:val="005A76EB"/>
    <w:rsid w:val="005A7F9E"/>
    <w:rsid w:val="005B01F1"/>
    <w:rsid w:val="005B1812"/>
    <w:rsid w:val="005B182C"/>
    <w:rsid w:val="005B1D1F"/>
    <w:rsid w:val="005B2868"/>
    <w:rsid w:val="005B2A34"/>
    <w:rsid w:val="005B324C"/>
    <w:rsid w:val="005B3DD8"/>
    <w:rsid w:val="005B3EAB"/>
    <w:rsid w:val="005B3F3F"/>
    <w:rsid w:val="005B41A4"/>
    <w:rsid w:val="005B45C6"/>
    <w:rsid w:val="005B5681"/>
    <w:rsid w:val="005B6F7B"/>
    <w:rsid w:val="005B73D6"/>
    <w:rsid w:val="005C05E1"/>
    <w:rsid w:val="005C0700"/>
    <w:rsid w:val="005C10A8"/>
    <w:rsid w:val="005C1666"/>
    <w:rsid w:val="005C168D"/>
    <w:rsid w:val="005C1DBD"/>
    <w:rsid w:val="005C2E6D"/>
    <w:rsid w:val="005C36C7"/>
    <w:rsid w:val="005C36D9"/>
    <w:rsid w:val="005C67FA"/>
    <w:rsid w:val="005C7E26"/>
    <w:rsid w:val="005D0F1A"/>
    <w:rsid w:val="005D2289"/>
    <w:rsid w:val="005D3606"/>
    <w:rsid w:val="005D42F4"/>
    <w:rsid w:val="005D4914"/>
    <w:rsid w:val="005D4D22"/>
    <w:rsid w:val="005D604F"/>
    <w:rsid w:val="005D63D3"/>
    <w:rsid w:val="005D71DC"/>
    <w:rsid w:val="005D7840"/>
    <w:rsid w:val="005E086E"/>
    <w:rsid w:val="005E1406"/>
    <w:rsid w:val="005E1C14"/>
    <w:rsid w:val="005E3171"/>
    <w:rsid w:val="005E3503"/>
    <w:rsid w:val="005E4258"/>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F8D"/>
    <w:rsid w:val="005F44EE"/>
    <w:rsid w:val="005F50D8"/>
    <w:rsid w:val="005F530C"/>
    <w:rsid w:val="005F5A8B"/>
    <w:rsid w:val="005F62FF"/>
    <w:rsid w:val="005F6F03"/>
    <w:rsid w:val="005F7BFA"/>
    <w:rsid w:val="005F7C5D"/>
    <w:rsid w:val="00601380"/>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1EFF"/>
    <w:rsid w:val="00612035"/>
    <w:rsid w:val="006122A6"/>
    <w:rsid w:val="006124A6"/>
    <w:rsid w:val="00612ED6"/>
    <w:rsid w:val="00613DBC"/>
    <w:rsid w:val="006144D9"/>
    <w:rsid w:val="006146EA"/>
    <w:rsid w:val="00614712"/>
    <w:rsid w:val="00614FDC"/>
    <w:rsid w:val="00615121"/>
    <w:rsid w:val="00615601"/>
    <w:rsid w:val="00615617"/>
    <w:rsid w:val="00615FBC"/>
    <w:rsid w:val="00616D04"/>
    <w:rsid w:val="0062006A"/>
    <w:rsid w:val="006202C7"/>
    <w:rsid w:val="00621AD0"/>
    <w:rsid w:val="006227CC"/>
    <w:rsid w:val="006228AE"/>
    <w:rsid w:val="006229F7"/>
    <w:rsid w:val="00623488"/>
    <w:rsid w:val="006236E0"/>
    <w:rsid w:val="00624A07"/>
    <w:rsid w:val="00625AAE"/>
    <w:rsid w:val="006260D4"/>
    <w:rsid w:val="006261B2"/>
    <w:rsid w:val="006268EF"/>
    <w:rsid w:val="00626CB4"/>
    <w:rsid w:val="006270A2"/>
    <w:rsid w:val="00627D91"/>
    <w:rsid w:val="0063163F"/>
    <w:rsid w:val="0063166D"/>
    <w:rsid w:val="00631E68"/>
    <w:rsid w:val="00631EE5"/>
    <w:rsid w:val="00632450"/>
    <w:rsid w:val="00632BF9"/>
    <w:rsid w:val="00632C3F"/>
    <w:rsid w:val="006331D4"/>
    <w:rsid w:val="006335EE"/>
    <w:rsid w:val="00633AFD"/>
    <w:rsid w:val="00633FDF"/>
    <w:rsid w:val="00635D91"/>
    <w:rsid w:val="00637D0D"/>
    <w:rsid w:val="00640A60"/>
    <w:rsid w:val="00640EC2"/>
    <w:rsid w:val="00640F94"/>
    <w:rsid w:val="00641175"/>
    <w:rsid w:val="0064149B"/>
    <w:rsid w:val="00642FB2"/>
    <w:rsid w:val="00644338"/>
    <w:rsid w:val="00645972"/>
    <w:rsid w:val="00645BA0"/>
    <w:rsid w:val="00646478"/>
    <w:rsid w:val="006509EF"/>
    <w:rsid w:val="0065175A"/>
    <w:rsid w:val="0065237F"/>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549B"/>
    <w:rsid w:val="00666186"/>
    <w:rsid w:val="006661F8"/>
    <w:rsid w:val="00666F91"/>
    <w:rsid w:val="0066777E"/>
    <w:rsid w:val="0067071B"/>
    <w:rsid w:val="00670D47"/>
    <w:rsid w:val="00671503"/>
    <w:rsid w:val="00672105"/>
    <w:rsid w:val="00672132"/>
    <w:rsid w:val="00672AF5"/>
    <w:rsid w:val="00673842"/>
    <w:rsid w:val="00673CF3"/>
    <w:rsid w:val="006742F3"/>
    <w:rsid w:val="006753B2"/>
    <w:rsid w:val="00675DE4"/>
    <w:rsid w:val="00675F92"/>
    <w:rsid w:val="00676817"/>
    <w:rsid w:val="006779DC"/>
    <w:rsid w:val="00677BE0"/>
    <w:rsid w:val="00680610"/>
    <w:rsid w:val="006822AD"/>
    <w:rsid w:val="00682510"/>
    <w:rsid w:val="006825FE"/>
    <w:rsid w:val="00682835"/>
    <w:rsid w:val="00682F61"/>
    <w:rsid w:val="00682FC6"/>
    <w:rsid w:val="00683B73"/>
    <w:rsid w:val="00684212"/>
    <w:rsid w:val="0068421F"/>
    <w:rsid w:val="00686E15"/>
    <w:rsid w:val="006875E7"/>
    <w:rsid w:val="0068789A"/>
    <w:rsid w:val="00687A8E"/>
    <w:rsid w:val="00687F56"/>
    <w:rsid w:val="00690F8B"/>
    <w:rsid w:val="00691F2A"/>
    <w:rsid w:val="0069287A"/>
    <w:rsid w:val="00693FAC"/>
    <w:rsid w:val="006941AD"/>
    <w:rsid w:val="006943BC"/>
    <w:rsid w:val="00694C2C"/>
    <w:rsid w:val="00694E8A"/>
    <w:rsid w:val="00695A7B"/>
    <w:rsid w:val="006A03F4"/>
    <w:rsid w:val="006A05B2"/>
    <w:rsid w:val="006A113D"/>
    <w:rsid w:val="006A1D56"/>
    <w:rsid w:val="006A2027"/>
    <w:rsid w:val="006A23F5"/>
    <w:rsid w:val="006A3A46"/>
    <w:rsid w:val="006A6238"/>
    <w:rsid w:val="006A6D6A"/>
    <w:rsid w:val="006A7EBD"/>
    <w:rsid w:val="006B0258"/>
    <w:rsid w:val="006B280C"/>
    <w:rsid w:val="006B4B1A"/>
    <w:rsid w:val="006B4D7D"/>
    <w:rsid w:val="006B67B7"/>
    <w:rsid w:val="006B7D31"/>
    <w:rsid w:val="006B7F7A"/>
    <w:rsid w:val="006C0FD4"/>
    <w:rsid w:val="006C1001"/>
    <w:rsid w:val="006C1E97"/>
    <w:rsid w:val="006C27E6"/>
    <w:rsid w:val="006C2A87"/>
    <w:rsid w:val="006C3B4D"/>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7A0C"/>
    <w:rsid w:val="006D7D53"/>
    <w:rsid w:val="006E07BF"/>
    <w:rsid w:val="006E0F29"/>
    <w:rsid w:val="006E12A0"/>
    <w:rsid w:val="006E1EEE"/>
    <w:rsid w:val="006E2769"/>
    <w:rsid w:val="006E3CE2"/>
    <w:rsid w:val="006E431C"/>
    <w:rsid w:val="006E4746"/>
    <w:rsid w:val="006E56C2"/>
    <w:rsid w:val="006E56E2"/>
    <w:rsid w:val="006E652B"/>
    <w:rsid w:val="006E6E32"/>
    <w:rsid w:val="006E7FF9"/>
    <w:rsid w:val="006F08D8"/>
    <w:rsid w:val="006F0DE5"/>
    <w:rsid w:val="006F10B7"/>
    <w:rsid w:val="006F1D4B"/>
    <w:rsid w:val="006F2224"/>
    <w:rsid w:val="006F225A"/>
    <w:rsid w:val="006F2706"/>
    <w:rsid w:val="006F36A0"/>
    <w:rsid w:val="006F3B74"/>
    <w:rsid w:val="006F3C9D"/>
    <w:rsid w:val="006F3FB8"/>
    <w:rsid w:val="006F44DC"/>
    <w:rsid w:val="006F4C99"/>
    <w:rsid w:val="006F52AD"/>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257D"/>
    <w:rsid w:val="00713666"/>
    <w:rsid w:val="00713AA8"/>
    <w:rsid w:val="00714DA7"/>
    <w:rsid w:val="007150E2"/>
    <w:rsid w:val="00715E10"/>
    <w:rsid w:val="00716B73"/>
    <w:rsid w:val="00716C72"/>
    <w:rsid w:val="00717599"/>
    <w:rsid w:val="00717925"/>
    <w:rsid w:val="00717B42"/>
    <w:rsid w:val="00717F79"/>
    <w:rsid w:val="00722C6E"/>
    <w:rsid w:val="007232F0"/>
    <w:rsid w:val="00724187"/>
    <w:rsid w:val="007262A8"/>
    <w:rsid w:val="007277D8"/>
    <w:rsid w:val="00727FDF"/>
    <w:rsid w:val="00730E37"/>
    <w:rsid w:val="00730EE5"/>
    <w:rsid w:val="007319A9"/>
    <w:rsid w:val="00731E9D"/>
    <w:rsid w:val="0073236A"/>
    <w:rsid w:val="007340B4"/>
    <w:rsid w:val="00735705"/>
    <w:rsid w:val="00735F9E"/>
    <w:rsid w:val="00736096"/>
    <w:rsid w:val="00736E67"/>
    <w:rsid w:val="00737167"/>
    <w:rsid w:val="00737227"/>
    <w:rsid w:val="00737366"/>
    <w:rsid w:val="00737DC6"/>
    <w:rsid w:val="0074150F"/>
    <w:rsid w:val="0074167B"/>
    <w:rsid w:val="00742ECA"/>
    <w:rsid w:val="00742F8E"/>
    <w:rsid w:val="007438F6"/>
    <w:rsid w:val="00743C5F"/>
    <w:rsid w:val="00744FD6"/>
    <w:rsid w:val="0074639E"/>
    <w:rsid w:val="00746A34"/>
    <w:rsid w:val="00746ACC"/>
    <w:rsid w:val="007502B6"/>
    <w:rsid w:val="007503F0"/>
    <w:rsid w:val="00750658"/>
    <w:rsid w:val="00750723"/>
    <w:rsid w:val="00750F10"/>
    <w:rsid w:val="0075178D"/>
    <w:rsid w:val="00751C22"/>
    <w:rsid w:val="00751D86"/>
    <w:rsid w:val="00752CEE"/>
    <w:rsid w:val="0075327A"/>
    <w:rsid w:val="00754CEC"/>
    <w:rsid w:val="00755FA7"/>
    <w:rsid w:val="00756082"/>
    <w:rsid w:val="007560EB"/>
    <w:rsid w:val="007604A5"/>
    <w:rsid w:val="007613DB"/>
    <w:rsid w:val="00761764"/>
    <w:rsid w:val="00762609"/>
    <w:rsid w:val="00762AB0"/>
    <w:rsid w:val="007635AF"/>
    <w:rsid w:val="007641CD"/>
    <w:rsid w:val="00764D94"/>
    <w:rsid w:val="00765E49"/>
    <w:rsid w:val="00766A27"/>
    <w:rsid w:val="00766A9C"/>
    <w:rsid w:val="00767D63"/>
    <w:rsid w:val="007700F0"/>
    <w:rsid w:val="00770D39"/>
    <w:rsid w:val="0077186C"/>
    <w:rsid w:val="00771950"/>
    <w:rsid w:val="00771C50"/>
    <w:rsid w:val="007720EE"/>
    <w:rsid w:val="00772D17"/>
    <w:rsid w:val="00773068"/>
    <w:rsid w:val="00774A3D"/>
    <w:rsid w:val="00774F7E"/>
    <w:rsid w:val="0077580C"/>
    <w:rsid w:val="00775E14"/>
    <w:rsid w:val="0077726A"/>
    <w:rsid w:val="00777525"/>
    <w:rsid w:val="00780854"/>
    <w:rsid w:val="00780EFE"/>
    <w:rsid w:val="00781C35"/>
    <w:rsid w:val="0078247C"/>
    <w:rsid w:val="00782975"/>
    <w:rsid w:val="00782F3F"/>
    <w:rsid w:val="007853EC"/>
    <w:rsid w:val="00785A55"/>
    <w:rsid w:val="007860F0"/>
    <w:rsid w:val="00786304"/>
    <w:rsid w:val="007864C0"/>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463"/>
    <w:rsid w:val="007A295B"/>
    <w:rsid w:val="007A3D34"/>
    <w:rsid w:val="007A43B5"/>
    <w:rsid w:val="007A5898"/>
    <w:rsid w:val="007A5AD4"/>
    <w:rsid w:val="007A5BBC"/>
    <w:rsid w:val="007A5BC9"/>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36CA"/>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1F86"/>
    <w:rsid w:val="007E2743"/>
    <w:rsid w:val="007E3BEE"/>
    <w:rsid w:val="007E4150"/>
    <w:rsid w:val="007E422F"/>
    <w:rsid w:val="007E551D"/>
    <w:rsid w:val="007E76F8"/>
    <w:rsid w:val="007F10E6"/>
    <w:rsid w:val="007F224A"/>
    <w:rsid w:val="007F2945"/>
    <w:rsid w:val="007F2AFD"/>
    <w:rsid w:val="007F2C68"/>
    <w:rsid w:val="007F357F"/>
    <w:rsid w:val="007F4687"/>
    <w:rsid w:val="007F552F"/>
    <w:rsid w:val="007F57C9"/>
    <w:rsid w:val="007F58E7"/>
    <w:rsid w:val="007F678F"/>
    <w:rsid w:val="007F6820"/>
    <w:rsid w:val="007F6D5D"/>
    <w:rsid w:val="007F7457"/>
    <w:rsid w:val="007F75D5"/>
    <w:rsid w:val="00801A98"/>
    <w:rsid w:val="008029F2"/>
    <w:rsid w:val="00803152"/>
    <w:rsid w:val="00803E36"/>
    <w:rsid w:val="00804535"/>
    <w:rsid w:val="00804ABF"/>
    <w:rsid w:val="0080524E"/>
    <w:rsid w:val="00807ABB"/>
    <w:rsid w:val="0081006F"/>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CE5"/>
    <w:rsid w:val="00824093"/>
    <w:rsid w:val="008246B7"/>
    <w:rsid w:val="00825048"/>
    <w:rsid w:val="0082558B"/>
    <w:rsid w:val="00826980"/>
    <w:rsid w:val="00827754"/>
    <w:rsid w:val="008278AB"/>
    <w:rsid w:val="00827992"/>
    <w:rsid w:val="00827E44"/>
    <w:rsid w:val="00827EE2"/>
    <w:rsid w:val="0083015A"/>
    <w:rsid w:val="00831F9E"/>
    <w:rsid w:val="00832709"/>
    <w:rsid w:val="0083503E"/>
    <w:rsid w:val="008358B4"/>
    <w:rsid w:val="00835A79"/>
    <w:rsid w:val="00840506"/>
    <w:rsid w:val="0084145C"/>
    <w:rsid w:val="00841571"/>
    <w:rsid w:val="0084176A"/>
    <w:rsid w:val="00841CC4"/>
    <w:rsid w:val="00841E62"/>
    <w:rsid w:val="00843D41"/>
    <w:rsid w:val="00843EDC"/>
    <w:rsid w:val="00843FAB"/>
    <w:rsid w:val="00845EA1"/>
    <w:rsid w:val="00846E77"/>
    <w:rsid w:val="00847A51"/>
    <w:rsid w:val="00847E0E"/>
    <w:rsid w:val="00852326"/>
    <w:rsid w:val="00853061"/>
    <w:rsid w:val="00853200"/>
    <w:rsid w:val="008547E1"/>
    <w:rsid w:val="00855241"/>
    <w:rsid w:val="0086027D"/>
    <w:rsid w:val="00861509"/>
    <w:rsid w:val="00862EDC"/>
    <w:rsid w:val="00865A8D"/>
    <w:rsid w:val="0086653A"/>
    <w:rsid w:val="008667DB"/>
    <w:rsid w:val="008712CB"/>
    <w:rsid w:val="008712F3"/>
    <w:rsid w:val="00872B0C"/>
    <w:rsid w:val="00872B88"/>
    <w:rsid w:val="00872EF0"/>
    <w:rsid w:val="00873701"/>
    <w:rsid w:val="00875EE5"/>
    <w:rsid w:val="00876513"/>
    <w:rsid w:val="00876D65"/>
    <w:rsid w:val="008772A4"/>
    <w:rsid w:val="008775FD"/>
    <w:rsid w:val="008801B5"/>
    <w:rsid w:val="00880A48"/>
    <w:rsid w:val="00883BFA"/>
    <w:rsid w:val="00883C1A"/>
    <w:rsid w:val="008847DD"/>
    <w:rsid w:val="00886BBD"/>
    <w:rsid w:val="00886BE2"/>
    <w:rsid w:val="008871D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FF7"/>
    <w:rsid w:val="008A2825"/>
    <w:rsid w:val="008A398F"/>
    <w:rsid w:val="008A50C9"/>
    <w:rsid w:val="008A576F"/>
    <w:rsid w:val="008A626A"/>
    <w:rsid w:val="008A69F5"/>
    <w:rsid w:val="008A6AC1"/>
    <w:rsid w:val="008A7467"/>
    <w:rsid w:val="008A77C3"/>
    <w:rsid w:val="008A7ABD"/>
    <w:rsid w:val="008A7BA5"/>
    <w:rsid w:val="008B0483"/>
    <w:rsid w:val="008B0BB8"/>
    <w:rsid w:val="008B171B"/>
    <w:rsid w:val="008B1E75"/>
    <w:rsid w:val="008B20C7"/>
    <w:rsid w:val="008B2154"/>
    <w:rsid w:val="008B255A"/>
    <w:rsid w:val="008B2DA0"/>
    <w:rsid w:val="008B4342"/>
    <w:rsid w:val="008B5290"/>
    <w:rsid w:val="008B54D6"/>
    <w:rsid w:val="008B5C68"/>
    <w:rsid w:val="008B741A"/>
    <w:rsid w:val="008B7573"/>
    <w:rsid w:val="008B774C"/>
    <w:rsid w:val="008C1ED6"/>
    <w:rsid w:val="008C1ED9"/>
    <w:rsid w:val="008C2B2E"/>
    <w:rsid w:val="008C37CD"/>
    <w:rsid w:val="008C76B7"/>
    <w:rsid w:val="008D1487"/>
    <w:rsid w:val="008D148B"/>
    <w:rsid w:val="008D2B4D"/>
    <w:rsid w:val="008D3363"/>
    <w:rsid w:val="008D3478"/>
    <w:rsid w:val="008D4031"/>
    <w:rsid w:val="008D412C"/>
    <w:rsid w:val="008D51B1"/>
    <w:rsid w:val="008D620A"/>
    <w:rsid w:val="008D6FF0"/>
    <w:rsid w:val="008D70B6"/>
    <w:rsid w:val="008D7C52"/>
    <w:rsid w:val="008E0C4C"/>
    <w:rsid w:val="008E1F98"/>
    <w:rsid w:val="008E207B"/>
    <w:rsid w:val="008E28D2"/>
    <w:rsid w:val="008E3E4F"/>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4A72"/>
    <w:rsid w:val="008F615E"/>
    <w:rsid w:val="008F67B8"/>
    <w:rsid w:val="008F774C"/>
    <w:rsid w:val="0090054E"/>
    <w:rsid w:val="009024D3"/>
    <w:rsid w:val="009029D0"/>
    <w:rsid w:val="00902E6D"/>
    <w:rsid w:val="0090306A"/>
    <w:rsid w:val="00903A33"/>
    <w:rsid w:val="00904591"/>
    <w:rsid w:val="00904B6A"/>
    <w:rsid w:val="00907858"/>
    <w:rsid w:val="00907A37"/>
    <w:rsid w:val="00907F33"/>
    <w:rsid w:val="00910BAB"/>
    <w:rsid w:val="009113BE"/>
    <w:rsid w:val="009118D4"/>
    <w:rsid w:val="0091199A"/>
    <w:rsid w:val="0091299F"/>
    <w:rsid w:val="009129C1"/>
    <w:rsid w:val="00912C74"/>
    <w:rsid w:val="00912D77"/>
    <w:rsid w:val="0091346E"/>
    <w:rsid w:val="00914152"/>
    <w:rsid w:val="0091469A"/>
    <w:rsid w:val="00914749"/>
    <w:rsid w:val="00915AD9"/>
    <w:rsid w:val="0091666F"/>
    <w:rsid w:val="0091685C"/>
    <w:rsid w:val="00916C60"/>
    <w:rsid w:val="00916FCC"/>
    <w:rsid w:val="00920A98"/>
    <w:rsid w:val="009216D0"/>
    <w:rsid w:val="009243D5"/>
    <w:rsid w:val="0092463A"/>
    <w:rsid w:val="009247E5"/>
    <w:rsid w:val="0092571E"/>
    <w:rsid w:val="00926019"/>
    <w:rsid w:val="009262D8"/>
    <w:rsid w:val="009266CB"/>
    <w:rsid w:val="00926CC1"/>
    <w:rsid w:val="00927269"/>
    <w:rsid w:val="0092786B"/>
    <w:rsid w:val="00927ACF"/>
    <w:rsid w:val="00930F60"/>
    <w:rsid w:val="00931405"/>
    <w:rsid w:val="009335C2"/>
    <w:rsid w:val="00933E4A"/>
    <w:rsid w:val="00933EF5"/>
    <w:rsid w:val="0093412C"/>
    <w:rsid w:val="00934D31"/>
    <w:rsid w:val="009359AB"/>
    <w:rsid w:val="00936505"/>
    <w:rsid w:val="00937CCB"/>
    <w:rsid w:val="0094003C"/>
    <w:rsid w:val="00942048"/>
    <w:rsid w:val="00942DF3"/>
    <w:rsid w:val="009434BA"/>
    <w:rsid w:val="009452F6"/>
    <w:rsid w:val="00945595"/>
    <w:rsid w:val="0094616F"/>
    <w:rsid w:val="009468BB"/>
    <w:rsid w:val="00947182"/>
    <w:rsid w:val="0095055A"/>
    <w:rsid w:val="0095147C"/>
    <w:rsid w:val="009515CD"/>
    <w:rsid w:val="009518AE"/>
    <w:rsid w:val="00954FB4"/>
    <w:rsid w:val="00955CC6"/>
    <w:rsid w:val="00955EA6"/>
    <w:rsid w:val="009560F5"/>
    <w:rsid w:val="009565D0"/>
    <w:rsid w:val="00956F76"/>
    <w:rsid w:val="009575C7"/>
    <w:rsid w:val="0096038A"/>
    <w:rsid w:val="00960ADF"/>
    <w:rsid w:val="00960C24"/>
    <w:rsid w:val="00960C57"/>
    <w:rsid w:val="0096189D"/>
    <w:rsid w:val="00961F12"/>
    <w:rsid w:val="00962576"/>
    <w:rsid w:val="00962E6C"/>
    <w:rsid w:val="00964A54"/>
    <w:rsid w:val="00965B70"/>
    <w:rsid w:val="00967299"/>
    <w:rsid w:val="00967664"/>
    <w:rsid w:val="00971A0A"/>
    <w:rsid w:val="00972717"/>
    <w:rsid w:val="0097316A"/>
    <w:rsid w:val="00973A9E"/>
    <w:rsid w:val="00975FFD"/>
    <w:rsid w:val="0097614E"/>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5C26"/>
    <w:rsid w:val="0098703B"/>
    <w:rsid w:val="00987A32"/>
    <w:rsid w:val="00990A72"/>
    <w:rsid w:val="00991436"/>
    <w:rsid w:val="0099288F"/>
    <w:rsid w:val="00992F14"/>
    <w:rsid w:val="00992FD9"/>
    <w:rsid w:val="00993139"/>
    <w:rsid w:val="00993560"/>
    <w:rsid w:val="00993730"/>
    <w:rsid w:val="0099445A"/>
    <w:rsid w:val="00995248"/>
    <w:rsid w:val="0099765D"/>
    <w:rsid w:val="009A2A63"/>
    <w:rsid w:val="009A5C36"/>
    <w:rsid w:val="009A5E36"/>
    <w:rsid w:val="009A68C5"/>
    <w:rsid w:val="009A70CC"/>
    <w:rsid w:val="009A71BD"/>
    <w:rsid w:val="009A74F1"/>
    <w:rsid w:val="009B0066"/>
    <w:rsid w:val="009B1053"/>
    <w:rsid w:val="009B141E"/>
    <w:rsid w:val="009B152A"/>
    <w:rsid w:val="009B15CD"/>
    <w:rsid w:val="009B15E7"/>
    <w:rsid w:val="009B1A00"/>
    <w:rsid w:val="009B1A8A"/>
    <w:rsid w:val="009B1BF0"/>
    <w:rsid w:val="009B3910"/>
    <w:rsid w:val="009B4686"/>
    <w:rsid w:val="009B46F9"/>
    <w:rsid w:val="009B4A77"/>
    <w:rsid w:val="009B5331"/>
    <w:rsid w:val="009B561B"/>
    <w:rsid w:val="009B56EB"/>
    <w:rsid w:val="009B5FFC"/>
    <w:rsid w:val="009B6478"/>
    <w:rsid w:val="009B696B"/>
    <w:rsid w:val="009B6A72"/>
    <w:rsid w:val="009B74D3"/>
    <w:rsid w:val="009B7734"/>
    <w:rsid w:val="009B7C08"/>
    <w:rsid w:val="009B7F56"/>
    <w:rsid w:val="009C06CB"/>
    <w:rsid w:val="009C08E0"/>
    <w:rsid w:val="009C2620"/>
    <w:rsid w:val="009C26BA"/>
    <w:rsid w:val="009C3C00"/>
    <w:rsid w:val="009C3D6D"/>
    <w:rsid w:val="009C3F5B"/>
    <w:rsid w:val="009C4224"/>
    <w:rsid w:val="009C4383"/>
    <w:rsid w:val="009C47B2"/>
    <w:rsid w:val="009C4C63"/>
    <w:rsid w:val="009C60E7"/>
    <w:rsid w:val="009C72CE"/>
    <w:rsid w:val="009C7F51"/>
    <w:rsid w:val="009D132B"/>
    <w:rsid w:val="009D1A0A"/>
    <w:rsid w:val="009D2215"/>
    <w:rsid w:val="009D2585"/>
    <w:rsid w:val="009D2CBF"/>
    <w:rsid w:val="009D3C9C"/>
    <w:rsid w:val="009D5862"/>
    <w:rsid w:val="009D5B10"/>
    <w:rsid w:val="009D5D68"/>
    <w:rsid w:val="009D5D95"/>
    <w:rsid w:val="009D6661"/>
    <w:rsid w:val="009D6D33"/>
    <w:rsid w:val="009D76D9"/>
    <w:rsid w:val="009D7C18"/>
    <w:rsid w:val="009D7D6C"/>
    <w:rsid w:val="009E2364"/>
    <w:rsid w:val="009E24B5"/>
    <w:rsid w:val="009E30A6"/>
    <w:rsid w:val="009E33B6"/>
    <w:rsid w:val="009E3CA2"/>
    <w:rsid w:val="009E4359"/>
    <w:rsid w:val="009E678D"/>
    <w:rsid w:val="009E6EF0"/>
    <w:rsid w:val="009F0260"/>
    <w:rsid w:val="009F1121"/>
    <w:rsid w:val="009F2497"/>
    <w:rsid w:val="009F2D99"/>
    <w:rsid w:val="009F4733"/>
    <w:rsid w:val="009F4F68"/>
    <w:rsid w:val="009F538B"/>
    <w:rsid w:val="009F574B"/>
    <w:rsid w:val="009F650B"/>
    <w:rsid w:val="009F7460"/>
    <w:rsid w:val="00A00E4C"/>
    <w:rsid w:val="00A0174D"/>
    <w:rsid w:val="00A019AF"/>
    <w:rsid w:val="00A03200"/>
    <w:rsid w:val="00A03E3C"/>
    <w:rsid w:val="00A04088"/>
    <w:rsid w:val="00A04573"/>
    <w:rsid w:val="00A0546E"/>
    <w:rsid w:val="00A057AC"/>
    <w:rsid w:val="00A062E4"/>
    <w:rsid w:val="00A067F6"/>
    <w:rsid w:val="00A06E47"/>
    <w:rsid w:val="00A07607"/>
    <w:rsid w:val="00A07617"/>
    <w:rsid w:val="00A1025B"/>
    <w:rsid w:val="00A10EB3"/>
    <w:rsid w:val="00A11140"/>
    <w:rsid w:val="00A11360"/>
    <w:rsid w:val="00A11AF9"/>
    <w:rsid w:val="00A11C7C"/>
    <w:rsid w:val="00A13A94"/>
    <w:rsid w:val="00A1470E"/>
    <w:rsid w:val="00A14CD6"/>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5D6"/>
    <w:rsid w:val="00A25A9F"/>
    <w:rsid w:val="00A25F28"/>
    <w:rsid w:val="00A26EDE"/>
    <w:rsid w:val="00A300F5"/>
    <w:rsid w:val="00A30A7A"/>
    <w:rsid w:val="00A3231D"/>
    <w:rsid w:val="00A34032"/>
    <w:rsid w:val="00A34338"/>
    <w:rsid w:val="00A3469C"/>
    <w:rsid w:val="00A35DB7"/>
    <w:rsid w:val="00A3674B"/>
    <w:rsid w:val="00A36F97"/>
    <w:rsid w:val="00A4023D"/>
    <w:rsid w:val="00A40812"/>
    <w:rsid w:val="00A40B7A"/>
    <w:rsid w:val="00A414E5"/>
    <w:rsid w:val="00A41C9C"/>
    <w:rsid w:val="00A41F77"/>
    <w:rsid w:val="00A42668"/>
    <w:rsid w:val="00A43219"/>
    <w:rsid w:val="00A43430"/>
    <w:rsid w:val="00A43AC2"/>
    <w:rsid w:val="00A4417A"/>
    <w:rsid w:val="00A443FC"/>
    <w:rsid w:val="00A44FA4"/>
    <w:rsid w:val="00A4533D"/>
    <w:rsid w:val="00A46471"/>
    <w:rsid w:val="00A4684F"/>
    <w:rsid w:val="00A47155"/>
    <w:rsid w:val="00A4761F"/>
    <w:rsid w:val="00A4794B"/>
    <w:rsid w:val="00A50052"/>
    <w:rsid w:val="00A50A0C"/>
    <w:rsid w:val="00A51337"/>
    <w:rsid w:val="00A51372"/>
    <w:rsid w:val="00A516D4"/>
    <w:rsid w:val="00A51A9A"/>
    <w:rsid w:val="00A5217F"/>
    <w:rsid w:val="00A524E4"/>
    <w:rsid w:val="00A53335"/>
    <w:rsid w:val="00A5448B"/>
    <w:rsid w:val="00A55689"/>
    <w:rsid w:val="00A5580A"/>
    <w:rsid w:val="00A55AFE"/>
    <w:rsid w:val="00A56B24"/>
    <w:rsid w:val="00A572EA"/>
    <w:rsid w:val="00A627ED"/>
    <w:rsid w:val="00A62F8C"/>
    <w:rsid w:val="00A63C79"/>
    <w:rsid w:val="00A641B0"/>
    <w:rsid w:val="00A64503"/>
    <w:rsid w:val="00A65220"/>
    <w:rsid w:val="00A65322"/>
    <w:rsid w:val="00A65634"/>
    <w:rsid w:val="00A65739"/>
    <w:rsid w:val="00A65867"/>
    <w:rsid w:val="00A65C46"/>
    <w:rsid w:val="00A65F91"/>
    <w:rsid w:val="00A660A8"/>
    <w:rsid w:val="00A66519"/>
    <w:rsid w:val="00A66521"/>
    <w:rsid w:val="00A6698C"/>
    <w:rsid w:val="00A67394"/>
    <w:rsid w:val="00A67F7E"/>
    <w:rsid w:val="00A704A2"/>
    <w:rsid w:val="00A704EF"/>
    <w:rsid w:val="00A7172C"/>
    <w:rsid w:val="00A71890"/>
    <w:rsid w:val="00A71900"/>
    <w:rsid w:val="00A71F4D"/>
    <w:rsid w:val="00A73066"/>
    <w:rsid w:val="00A741B5"/>
    <w:rsid w:val="00A74744"/>
    <w:rsid w:val="00A7560C"/>
    <w:rsid w:val="00A761BA"/>
    <w:rsid w:val="00A7637D"/>
    <w:rsid w:val="00A76889"/>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4B6"/>
    <w:rsid w:val="00A9489B"/>
    <w:rsid w:val="00A94B74"/>
    <w:rsid w:val="00A94DD3"/>
    <w:rsid w:val="00A9637E"/>
    <w:rsid w:val="00A970BB"/>
    <w:rsid w:val="00A97781"/>
    <w:rsid w:val="00A97D83"/>
    <w:rsid w:val="00AA00C7"/>
    <w:rsid w:val="00AA097D"/>
    <w:rsid w:val="00AA142C"/>
    <w:rsid w:val="00AA15F9"/>
    <w:rsid w:val="00AA16C1"/>
    <w:rsid w:val="00AA19AA"/>
    <w:rsid w:val="00AA1B69"/>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D4C"/>
    <w:rsid w:val="00AB7C6A"/>
    <w:rsid w:val="00AB7C6D"/>
    <w:rsid w:val="00AB7CBC"/>
    <w:rsid w:val="00AB7DAD"/>
    <w:rsid w:val="00AC0554"/>
    <w:rsid w:val="00AC078D"/>
    <w:rsid w:val="00AC1054"/>
    <w:rsid w:val="00AC1473"/>
    <w:rsid w:val="00AC332B"/>
    <w:rsid w:val="00AC33B6"/>
    <w:rsid w:val="00AC4026"/>
    <w:rsid w:val="00AC4386"/>
    <w:rsid w:val="00AC6FC0"/>
    <w:rsid w:val="00AD005D"/>
    <w:rsid w:val="00AD00F3"/>
    <w:rsid w:val="00AD0FF4"/>
    <w:rsid w:val="00AD127C"/>
    <w:rsid w:val="00AD1920"/>
    <w:rsid w:val="00AD2CF0"/>
    <w:rsid w:val="00AD2D31"/>
    <w:rsid w:val="00AD317B"/>
    <w:rsid w:val="00AD4549"/>
    <w:rsid w:val="00AD4B3A"/>
    <w:rsid w:val="00AD5B50"/>
    <w:rsid w:val="00AD611F"/>
    <w:rsid w:val="00AE0332"/>
    <w:rsid w:val="00AE0E35"/>
    <w:rsid w:val="00AE3114"/>
    <w:rsid w:val="00AE3431"/>
    <w:rsid w:val="00AE3EAA"/>
    <w:rsid w:val="00AE3EEA"/>
    <w:rsid w:val="00AE417E"/>
    <w:rsid w:val="00AE42C1"/>
    <w:rsid w:val="00AE46BC"/>
    <w:rsid w:val="00AE4E82"/>
    <w:rsid w:val="00AE6672"/>
    <w:rsid w:val="00AF0EE7"/>
    <w:rsid w:val="00AF13B8"/>
    <w:rsid w:val="00AF166C"/>
    <w:rsid w:val="00AF19D2"/>
    <w:rsid w:val="00AF1F4D"/>
    <w:rsid w:val="00AF4EFC"/>
    <w:rsid w:val="00AF5903"/>
    <w:rsid w:val="00AF5C4D"/>
    <w:rsid w:val="00AF617B"/>
    <w:rsid w:val="00AF6732"/>
    <w:rsid w:val="00AF6DDB"/>
    <w:rsid w:val="00AF6F9D"/>
    <w:rsid w:val="00AF721E"/>
    <w:rsid w:val="00B027AD"/>
    <w:rsid w:val="00B02FA4"/>
    <w:rsid w:val="00B051DD"/>
    <w:rsid w:val="00B067C5"/>
    <w:rsid w:val="00B0684C"/>
    <w:rsid w:val="00B075E1"/>
    <w:rsid w:val="00B07913"/>
    <w:rsid w:val="00B10282"/>
    <w:rsid w:val="00B112D7"/>
    <w:rsid w:val="00B12247"/>
    <w:rsid w:val="00B125A0"/>
    <w:rsid w:val="00B125C0"/>
    <w:rsid w:val="00B12BE0"/>
    <w:rsid w:val="00B1370A"/>
    <w:rsid w:val="00B137F2"/>
    <w:rsid w:val="00B13D28"/>
    <w:rsid w:val="00B14056"/>
    <w:rsid w:val="00B142F5"/>
    <w:rsid w:val="00B1439E"/>
    <w:rsid w:val="00B143A5"/>
    <w:rsid w:val="00B14FA7"/>
    <w:rsid w:val="00B152E2"/>
    <w:rsid w:val="00B16A74"/>
    <w:rsid w:val="00B16A83"/>
    <w:rsid w:val="00B16F21"/>
    <w:rsid w:val="00B17914"/>
    <w:rsid w:val="00B17DDE"/>
    <w:rsid w:val="00B200A5"/>
    <w:rsid w:val="00B200BA"/>
    <w:rsid w:val="00B20487"/>
    <w:rsid w:val="00B20B1C"/>
    <w:rsid w:val="00B20FEF"/>
    <w:rsid w:val="00B21BC1"/>
    <w:rsid w:val="00B21E18"/>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00B"/>
    <w:rsid w:val="00B3220D"/>
    <w:rsid w:val="00B3227D"/>
    <w:rsid w:val="00B326A2"/>
    <w:rsid w:val="00B32C11"/>
    <w:rsid w:val="00B32D23"/>
    <w:rsid w:val="00B35CD6"/>
    <w:rsid w:val="00B3719A"/>
    <w:rsid w:val="00B40224"/>
    <w:rsid w:val="00B40842"/>
    <w:rsid w:val="00B41474"/>
    <w:rsid w:val="00B44909"/>
    <w:rsid w:val="00B44E1E"/>
    <w:rsid w:val="00B4575F"/>
    <w:rsid w:val="00B4779B"/>
    <w:rsid w:val="00B47D6F"/>
    <w:rsid w:val="00B50176"/>
    <w:rsid w:val="00B50CE7"/>
    <w:rsid w:val="00B51030"/>
    <w:rsid w:val="00B52797"/>
    <w:rsid w:val="00B528AF"/>
    <w:rsid w:val="00B5315A"/>
    <w:rsid w:val="00B5422A"/>
    <w:rsid w:val="00B5481E"/>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ABA"/>
    <w:rsid w:val="00B67B9B"/>
    <w:rsid w:val="00B71811"/>
    <w:rsid w:val="00B7235F"/>
    <w:rsid w:val="00B724D3"/>
    <w:rsid w:val="00B728A4"/>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229"/>
    <w:rsid w:val="00B829EB"/>
    <w:rsid w:val="00B82CBB"/>
    <w:rsid w:val="00B832A6"/>
    <w:rsid w:val="00B83ED7"/>
    <w:rsid w:val="00B84F11"/>
    <w:rsid w:val="00B8617A"/>
    <w:rsid w:val="00B86420"/>
    <w:rsid w:val="00B86535"/>
    <w:rsid w:val="00B86F02"/>
    <w:rsid w:val="00B90265"/>
    <w:rsid w:val="00B903C8"/>
    <w:rsid w:val="00B905EE"/>
    <w:rsid w:val="00B92DA1"/>
    <w:rsid w:val="00B94ABA"/>
    <w:rsid w:val="00B95114"/>
    <w:rsid w:val="00B95C51"/>
    <w:rsid w:val="00B95F38"/>
    <w:rsid w:val="00B9796C"/>
    <w:rsid w:val="00BA0F76"/>
    <w:rsid w:val="00BA207B"/>
    <w:rsid w:val="00BA2269"/>
    <w:rsid w:val="00BA22E1"/>
    <w:rsid w:val="00BA28BB"/>
    <w:rsid w:val="00BA3B32"/>
    <w:rsid w:val="00BA3B7F"/>
    <w:rsid w:val="00BA423A"/>
    <w:rsid w:val="00BA489F"/>
    <w:rsid w:val="00BA6842"/>
    <w:rsid w:val="00BA6D7B"/>
    <w:rsid w:val="00BA70AB"/>
    <w:rsid w:val="00BA77BB"/>
    <w:rsid w:val="00BA7988"/>
    <w:rsid w:val="00BA7BDB"/>
    <w:rsid w:val="00BB0030"/>
    <w:rsid w:val="00BB151C"/>
    <w:rsid w:val="00BB2167"/>
    <w:rsid w:val="00BB21C0"/>
    <w:rsid w:val="00BB2F1C"/>
    <w:rsid w:val="00BB3381"/>
    <w:rsid w:val="00BB395E"/>
    <w:rsid w:val="00BB3A77"/>
    <w:rsid w:val="00BB4188"/>
    <w:rsid w:val="00BB43F1"/>
    <w:rsid w:val="00BB4442"/>
    <w:rsid w:val="00BB4ABC"/>
    <w:rsid w:val="00BB5049"/>
    <w:rsid w:val="00BB79E4"/>
    <w:rsid w:val="00BB7B17"/>
    <w:rsid w:val="00BB7C99"/>
    <w:rsid w:val="00BC0673"/>
    <w:rsid w:val="00BC2519"/>
    <w:rsid w:val="00BC6EB6"/>
    <w:rsid w:val="00BC7372"/>
    <w:rsid w:val="00BC7638"/>
    <w:rsid w:val="00BD06D9"/>
    <w:rsid w:val="00BD1C6F"/>
    <w:rsid w:val="00BD23FD"/>
    <w:rsid w:val="00BD25FC"/>
    <w:rsid w:val="00BD2963"/>
    <w:rsid w:val="00BD2EEF"/>
    <w:rsid w:val="00BD4897"/>
    <w:rsid w:val="00BD4A5D"/>
    <w:rsid w:val="00BD4A6B"/>
    <w:rsid w:val="00BD5C6E"/>
    <w:rsid w:val="00BD7884"/>
    <w:rsid w:val="00BD7941"/>
    <w:rsid w:val="00BE1DC1"/>
    <w:rsid w:val="00BE22F1"/>
    <w:rsid w:val="00BE2A61"/>
    <w:rsid w:val="00BE2B2D"/>
    <w:rsid w:val="00BE3435"/>
    <w:rsid w:val="00BE36CE"/>
    <w:rsid w:val="00BE39A7"/>
    <w:rsid w:val="00BE3DC4"/>
    <w:rsid w:val="00BE3EBE"/>
    <w:rsid w:val="00BE4E14"/>
    <w:rsid w:val="00BE4F87"/>
    <w:rsid w:val="00BE5B2D"/>
    <w:rsid w:val="00BE6419"/>
    <w:rsid w:val="00BE6592"/>
    <w:rsid w:val="00BE76F6"/>
    <w:rsid w:val="00BF11E6"/>
    <w:rsid w:val="00BF15A3"/>
    <w:rsid w:val="00BF1A1B"/>
    <w:rsid w:val="00BF33D6"/>
    <w:rsid w:val="00BF4CF1"/>
    <w:rsid w:val="00BF4E75"/>
    <w:rsid w:val="00BF6BC0"/>
    <w:rsid w:val="00C0125E"/>
    <w:rsid w:val="00C025C4"/>
    <w:rsid w:val="00C02E94"/>
    <w:rsid w:val="00C0334F"/>
    <w:rsid w:val="00C03394"/>
    <w:rsid w:val="00C034D0"/>
    <w:rsid w:val="00C04996"/>
    <w:rsid w:val="00C04EFB"/>
    <w:rsid w:val="00C11597"/>
    <w:rsid w:val="00C116DD"/>
    <w:rsid w:val="00C11F92"/>
    <w:rsid w:val="00C14267"/>
    <w:rsid w:val="00C142A5"/>
    <w:rsid w:val="00C14515"/>
    <w:rsid w:val="00C1541D"/>
    <w:rsid w:val="00C1570D"/>
    <w:rsid w:val="00C16108"/>
    <w:rsid w:val="00C1612D"/>
    <w:rsid w:val="00C165EB"/>
    <w:rsid w:val="00C16D36"/>
    <w:rsid w:val="00C204B2"/>
    <w:rsid w:val="00C22A4D"/>
    <w:rsid w:val="00C22C3B"/>
    <w:rsid w:val="00C23268"/>
    <w:rsid w:val="00C244E6"/>
    <w:rsid w:val="00C2455A"/>
    <w:rsid w:val="00C24AE9"/>
    <w:rsid w:val="00C2620F"/>
    <w:rsid w:val="00C26A4D"/>
    <w:rsid w:val="00C278BD"/>
    <w:rsid w:val="00C27CB3"/>
    <w:rsid w:val="00C305EB"/>
    <w:rsid w:val="00C31F17"/>
    <w:rsid w:val="00C325A9"/>
    <w:rsid w:val="00C32D1F"/>
    <w:rsid w:val="00C33618"/>
    <w:rsid w:val="00C33CFD"/>
    <w:rsid w:val="00C33D86"/>
    <w:rsid w:val="00C33F43"/>
    <w:rsid w:val="00C34294"/>
    <w:rsid w:val="00C3536E"/>
    <w:rsid w:val="00C358CD"/>
    <w:rsid w:val="00C361AB"/>
    <w:rsid w:val="00C36798"/>
    <w:rsid w:val="00C36DEA"/>
    <w:rsid w:val="00C372B0"/>
    <w:rsid w:val="00C37528"/>
    <w:rsid w:val="00C40AED"/>
    <w:rsid w:val="00C40B61"/>
    <w:rsid w:val="00C41BD1"/>
    <w:rsid w:val="00C41C30"/>
    <w:rsid w:val="00C42257"/>
    <w:rsid w:val="00C43526"/>
    <w:rsid w:val="00C43531"/>
    <w:rsid w:val="00C4373A"/>
    <w:rsid w:val="00C43860"/>
    <w:rsid w:val="00C44004"/>
    <w:rsid w:val="00C4444F"/>
    <w:rsid w:val="00C45A65"/>
    <w:rsid w:val="00C46A58"/>
    <w:rsid w:val="00C46BE3"/>
    <w:rsid w:val="00C46C72"/>
    <w:rsid w:val="00C47540"/>
    <w:rsid w:val="00C5002E"/>
    <w:rsid w:val="00C503CA"/>
    <w:rsid w:val="00C51284"/>
    <w:rsid w:val="00C52729"/>
    <w:rsid w:val="00C533CA"/>
    <w:rsid w:val="00C5392E"/>
    <w:rsid w:val="00C5549B"/>
    <w:rsid w:val="00C55998"/>
    <w:rsid w:val="00C55BA3"/>
    <w:rsid w:val="00C56065"/>
    <w:rsid w:val="00C5636B"/>
    <w:rsid w:val="00C56564"/>
    <w:rsid w:val="00C56866"/>
    <w:rsid w:val="00C57018"/>
    <w:rsid w:val="00C57936"/>
    <w:rsid w:val="00C601B8"/>
    <w:rsid w:val="00C64559"/>
    <w:rsid w:val="00C65075"/>
    <w:rsid w:val="00C661EE"/>
    <w:rsid w:val="00C66B8E"/>
    <w:rsid w:val="00C674C0"/>
    <w:rsid w:val="00C67DE7"/>
    <w:rsid w:val="00C70D36"/>
    <w:rsid w:val="00C712A8"/>
    <w:rsid w:val="00C714A0"/>
    <w:rsid w:val="00C71566"/>
    <w:rsid w:val="00C72265"/>
    <w:rsid w:val="00C72556"/>
    <w:rsid w:val="00C7269E"/>
    <w:rsid w:val="00C72C95"/>
    <w:rsid w:val="00C73D34"/>
    <w:rsid w:val="00C7450F"/>
    <w:rsid w:val="00C748F1"/>
    <w:rsid w:val="00C75E34"/>
    <w:rsid w:val="00C75E98"/>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2FD9"/>
    <w:rsid w:val="00CA351E"/>
    <w:rsid w:val="00CA3FA9"/>
    <w:rsid w:val="00CA4346"/>
    <w:rsid w:val="00CA530C"/>
    <w:rsid w:val="00CA5F98"/>
    <w:rsid w:val="00CA6B33"/>
    <w:rsid w:val="00CA7917"/>
    <w:rsid w:val="00CB079E"/>
    <w:rsid w:val="00CB0FA9"/>
    <w:rsid w:val="00CB11B1"/>
    <w:rsid w:val="00CB1338"/>
    <w:rsid w:val="00CB14D3"/>
    <w:rsid w:val="00CB18BB"/>
    <w:rsid w:val="00CB1A9E"/>
    <w:rsid w:val="00CB27EA"/>
    <w:rsid w:val="00CB298C"/>
    <w:rsid w:val="00CB4E27"/>
    <w:rsid w:val="00CB5F54"/>
    <w:rsid w:val="00CB72B2"/>
    <w:rsid w:val="00CC01C2"/>
    <w:rsid w:val="00CC033F"/>
    <w:rsid w:val="00CC1422"/>
    <w:rsid w:val="00CC29B1"/>
    <w:rsid w:val="00CC3464"/>
    <w:rsid w:val="00CC359C"/>
    <w:rsid w:val="00CC3A16"/>
    <w:rsid w:val="00CC44A2"/>
    <w:rsid w:val="00CC4CB5"/>
    <w:rsid w:val="00CC5170"/>
    <w:rsid w:val="00CC592C"/>
    <w:rsid w:val="00CC6B71"/>
    <w:rsid w:val="00CC78BA"/>
    <w:rsid w:val="00CD2620"/>
    <w:rsid w:val="00CD36F1"/>
    <w:rsid w:val="00CD36F2"/>
    <w:rsid w:val="00CD5021"/>
    <w:rsid w:val="00CD760E"/>
    <w:rsid w:val="00CD7B22"/>
    <w:rsid w:val="00CE0922"/>
    <w:rsid w:val="00CE0935"/>
    <w:rsid w:val="00CE0CA3"/>
    <w:rsid w:val="00CE107C"/>
    <w:rsid w:val="00CE1DA6"/>
    <w:rsid w:val="00CE1F44"/>
    <w:rsid w:val="00CE25CD"/>
    <w:rsid w:val="00CE3C9A"/>
    <w:rsid w:val="00CE3E67"/>
    <w:rsid w:val="00CE3FEC"/>
    <w:rsid w:val="00CE40F0"/>
    <w:rsid w:val="00CE440B"/>
    <w:rsid w:val="00CE4D3E"/>
    <w:rsid w:val="00CE5059"/>
    <w:rsid w:val="00CE5085"/>
    <w:rsid w:val="00CE544C"/>
    <w:rsid w:val="00CE56A8"/>
    <w:rsid w:val="00CE5FA4"/>
    <w:rsid w:val="00CE6BB0"/>
    <w:rsid w:val="00CE79B7"/>
    <w:rsid w:val="00CE7FBA"/>
    <w:rsid w:val="00CE7FE6"/>
    <w:rsid w:val="00CF0E11"/>
    <w:rsid w:val="00CF1A90"/>
    <w:rsid w:val="00CF1D15"/>
    <w:rsid w:val="00CF3773"/>
    <w:rsid w:val="00CF37E6"/>
    <w:rsid w:val="00CF381A"/>
    <w:rsid w:val="00CF490D"/>
    <w:rsid w:val="00CF4F30"/>
    <w:rsid w:val="00CF60F3"/>
    <w:rsid w:val="00CF6E65"/>
    <w:rsid w:val="00CF76D0"/>
    <w:rsid w:val="00D005C3"/>
    <w:rsid w:val="00D006A8"/>
    <w:rsid w:val="00D00AEA"/>
    <w:rsid w:val="00D00D38"/>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126E"/>
    <w:rsid w:val="00D12581"/>
    <w:rsid w:val="00D12703"/>
    <w:rsid w:val="00D131BF"/>
    <w:rsid w:val="00D1328A"/>
    <w:rsid w:val="00D137D1"/>
    <w:rsid w:val="00D140CA"/>
    <w:rsid w:val="00D147AF"/>
    <w:rsid w:val="00D1578C"/>
    <w:rsid w:val="00D158CE"/>
    <w:rsid w:val="00D15B85"/>
    <w:rsid w:val="00D16117"/>
    <w:rsid w:val="00D16D98"/>
    <w:rsid w:val="00D1751E"/>
    <w:rsid w:val="00D17D24"/>
    <w:rsid w:val="00D211D7"/>
    <w:rsid w:val="00D21260"/>
    <w:rsid w:val="00D22138"/>
    <w:rsid w:val="00D24AF2"/>
    <w:rsid w:val="00D250AB"/>
    <w:rsid w:val="00D2631E"/>
    <w:rsid w:val="00D265CF"/>
    <w:rsid w:val="00D269F7"/>
    <w:rsid w:val="00D27999"/>
    <w:rsid w:val="00D30647"/>
    <w:rsid w:val="00D306D2"/>
    <w:rsid w:val="00D30F32"/>
    <w:rsid w:val="00D31AA5"/>
    <w:rsid w:val="00D32FFF"/>
    <w:rsid w:val="00D33D45"/>
    <w:rsid w:val="00D346C6"/>
    <w:rsid w:val="00D349BF"/>
    <w:rsid w:val="00D35466"/>
    <w:rsid w:val="00D35BB2"/>
    <w:rsid w:val="00D35CF0"/>
    <w:rsid w:val="00D361CA"/>
    <w:rsid w:val="00D36DC7"/>
    <w:rsid w:val="00D36EDD"/>
    <w:rsid w:val="00D37097"/>
    <w:rsid w:val="00D374F5"/>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70B4"/>
    <w:rsid w:val="00D57B41"/>
    <w:rsid w:val="00D605C4"/>
    <w:rsid w:val="00D608C6"/>
    <w:rsid w:val="00D617FA"/>
    <w:rsid w:val="00D623F0"/>
    <w:rsid w:val="00D63F18"/>
    <w:rsid w:val="00D647B8"/>
    <w:rsid w:val="00D66AC3"/>
    <w:rsid w:val="00D67027"/>
    <w:rsid w:val="00D673A3"/>
    <w:rsid w:val="00D67A7B"/>
    <w:rsid w:val="00D70675"/>
    <w:rsid w:val="00D70908"/>
    <w:rsid w:val="00D70B30"/>
    <w:rsid w:val="00D71364"/>
    <w:rsid w:val="00D714F9"/>
    <w:rsid w:val="00D71C66"/>
    <w:rsid w:val="00D72B27"/>
    <w:rsid w:val="00D732FC"/>
    <w:rsid w:val="00D73FB1"/>
    <w:rsid w:val="00D74EE0"/>
    <w:rsid w:val="00D75DA9"/>
    <w:rsid w:val="00D76E01"/>
    <w:rsid w:val="00D76F6F"/>
    <w:rsid w:val="00D773CF"/>
    <w:rsid w:val="00D77807"/>
    <w:rsid w:val="00D77FE1"/>
    <w:rsid w:val="00D800BC"/>
    <w:rsid w:val="00D804F7"/>
    <w:rsid w:val="00D8058E"/>
    <w:rsid w:val="00D81553"/>
    <w:rsid w:val="00D81B84"/>
    <w:rsid w:val="00D81CB7"/>
    <w:rsid w:val="00D83235"/>
    <w:rsid w:val="00D83711"/>
    <w:rsid w:val="00D83A6A"/>
    <w:rsid w:val="00D8421D"/>
    <w:rsid w:val="00D84B2A"/>
    <w:rsid w:val="00D85193"/>
    <w:rsid w:val="00D859E5"/>
    <w:rsid w:val="00D85A3F"/>
    <w:rsid w:val="00D8669D"/>
    <w:rsid w:val="00D86CB9"/>
    <w:rsid w:val="00D86EE5"/>
    <w:rsid w:val="00D8774E"/>
    <w:rsid w:val="00D9113B"/>
    <w:rsid w:val="00D91984"/>
    <w:rsid w:val="00D92323"/>
    <w:rsid w:val="00D92E45"/>
    <w:rsid w:val="00D93136"/>
    <w:rsid w:val="00D9468B"/>
    <w:rsid w:val="00D94856"/>
    <w:rsid w:val="00D95107"/>
    <w:rsid w:val="00D9577E"/>
    <w:rsid w:val="00D95917"/>
    <w:rsid w:val="00D95CDE"/>
    <w:rsid w:val="00D95D14"/>
    <w:rsid w:val="00D95FF2"/>
    <w:rsid w:val="00D969DE"/>
    <w:rsid w:val="00D97485"/>
    <w:rsid w:val="00D97AC7"/>
    <w:rsid w:val="00D97B61"/>
    <w:rsid w:val="00DA0E1A"/>
    <w:rsid w:val="00DA19E5"/>
    <w:rsid w:val="00DA2374"/>
    <w:rsid w:val="00DA2CBC"/>
    <w:rsid w:val="00DA2D3B"/>
    <w:rsid w:val="00DA31C7"/>
    <w:rsid w:val="00DA394C"/>
    <w:rsid w:val="00DA4426"/>
    <w:rsid w:val="00DA5F77"/>
    <w:rsid w:val="00DA6142"/>
    <w:rsid w:val="00DA6217"/>
    <w:rsid w:val="00DA75AE"/>
    <w:rsid w:val="00DB1221"/>
    <w:rsid w:val="00DB1300"/>
    <w:rsid w:val="00DB1408"/>
    <w:rsid w:val="00DB17EC"/>
    <w:rsid w:val="00DB193D"/>
    <w:rsid w:val="00DB21FF"/>
    <w:rsid w:val="00DB252A"/>
    <w:rsid w:val="00DB370D"/>
    <w:rsid w:val="00DB38C6"/>
    <w:rsid w:val="00DB39C2"/>
    <w:rsid w:val="00DB3B41"/>
    <w:rsid w:val="00DB3F4C"/>
    <w:rsid w:val="00DB480D"/>
    <w:rsid w:val="00DB4B52"/>
    <w:rsid w:val="00DB5AC9"/>
    <w:rsid w:val="00DB669B"/>
    <w:rsid w:val="00DB6F38"/>
    <w:rsid w:val="00DC07F3"/>
    <w:rsid w:val="00DC0E63"/>
    <w:rsid w:val="00DC1B97"/>
    <w:rsid w:val="00DC2740"/>
    <w:rsid w:val="00DC27A2"/>
    <w:rsid w:val="00DC317A"/>
    <w:rsid w:val="00DC5555"/>
    <w:rsid w:val="00DC56B3"/>
    <w:rsid w:val="00DC704D"/>
    <w:rsid w:val="00DC71DA"/>
    <w:rsid w:val="00DD041B"/>
    <w:rsid w:val="00DD0C1B"/>
    <w:rsid w:val="00DD10A0"/>
    <w:rsid w:val="00DD16EB"/>
    <w:rsid w:val="00DD1D8E"/>
    <w:rsid w:val="00DD287F"/>
    <w:rsid w:val="00DD2C74"/>
    <w:rsid w:val="00DD2FCF"/>
    <w:rsid w:val="00DD3A85"/>
    <w:rsid w:val="00DD3C5D"/>
    <w:rsid w:val="00DD4C27"/>
    <w:rsid w:val="00DD54D4"/>
    <w:rsid w:val="00DD6F5B"/>
    <w:rsid w:val="00DD7D83"/>
    <w:rsid w:val="00DE03D3"/>
    <w:rsid w:val="00DE0985"/>
    <w:rsid w:val="00DE0C36"/>
    <w:rsid w:val="00DE13CA"/>
    <w:rsid w:val="00DE3142"/>
    <w:rsid w:val="00DE35CC"/>
    <w:rsid w:val="00DE3CCB"/>
    <w:rsid w:val="00DE607E"/>
    <w:rsid w:val="00DE7F11"/>
    <w:rsid w:val="00DF0459"/>
    <w:rsid w:val="00DF048D"/>
    <w:rsid w:val="00DF05AC"/>
    <w:rsid w:val="00DF0779"/>
    <w:rsid w:val="00DF1151"/>
    <w:rsid w:val="00DF118F"/>
    <w:rsid w:val="00DF16C3"/>
    <w:rsid w:val="00DF171B"/>
    <w:rsid w:val="00DF19B2"/>
    <w:rsid w:val="00DF1B65"/>
    <w:rsid w:val="00DF1C6C"/>
    <w:rsid w:val="00DF3F9D"/>
    <w:rsid w:val="00DF41AE"/>
    <w:rsid w:val="00DF50C7"/>
    <w:rsid w:val="00DF6183"/>
    <w:rsid w:val="00E00A7F"/>
    <w:rsid w:val="00E01451"/>
    <w:rsid w:val="00E01C0E"/>
    <w:rsid w:val="00E01EEA"/>
    <w:rsid w:val="00E02BF3"/>
    <w:rsid w:val="00E03DB7"/>
    <w:rsid w:val="00E04A26"/>
    <w:rsid w:val="00E04F65"/>
    <w:rsid w:val="00E04FC7"/>
    <w:rsid w:val="00E057C1"/>
    <w:rsid w:val="00E061A8"/>
    <w:rsid w:val="00E062FC"/>
    <w:rsid w:val="00E06557"/>
    <w:rsid w:val="00E07755"/>
    <w:rsid w:val="00E07B04"/>
    <w:rsid w:val="00E07E08"/>
    <w:rsid w:val="00E10A2E"/>
    <w:rsid w:val="00E1190F"/>
    <w:rsid w:val="00E12509"/>
    <w:rsid w:val="00E12966"/>
    <w:rsid w:val="00E14193"/>
    <w:rsid w:val="00E1495F"/>
    <w:rsid w:val="00E14B82"/>
    <w:rsid w:val="00E15471"/>
    <w:rsid w:val="00E15E1A"/>
    <w:rsid w:val="00E16842"/>
    <w:rsid w:val="00E16F58"/>
    <w:rsid w:val="00E17066"/>
    <w:rsid w:val="00E20B52"/>
    <w:rsid w:val="00E221CB"/>
    <w:rsid w:val="00E224E6"/>
    <w:rsid w:val="00E240C3"/>
    <w:rsid w:val="00E24595"/>
    <w:rsid w:val="00E24A76"/>
    <w:rsid w:val="00E24F65"/>
    <w:rsid w:val="00E265CF"/>
    <w:rsid w:val="00E270CF"/>
    <w:rsid w:val="00E27DCF"/>
    <w:rsid w:val="00E27E36"/>
    <w:rsid w:val="00E30ACE"/>
    <w:rsid w:val="00E32019"/>
    <w:rsid w:val="00E32107"/>
    <w:rsid w:val="00E33562"/>
    <w:rsid w:val="00E350B0"/>
    <w:rsid w:val="00E36358"/>
    <w:rsid w:val="00E36505"/>
    <w:rsid w:val="00E37D78"/>
    <w:rsid w:val="00E40AAD"/>
    <w:rsid w:val="00E41142"/>
    <w:rsid w:val="00E42346"/>
    <w:rsid w:val="00E42512"/>
    <w:rsid w:val="00E42D7D"/>
    <w:rsid w:val="00E43ECE"/>
    <w:rsid w:val="00E4546D"/>
    <w:rsid w:val="00E45AB9"/>
    <w:rsid w:val="00E4608F"/>
    <w:rsid w:val="00E4663E"/>
    <w:rsid w:val="00E466E4"/>
    <w:rsid w:val="00E47769"/>
    <w:rsid w:val="00E47A3F"/>
    <w:rsid w:val="00E47DE5"/>
    <w:rsid w:val="00E508B5"/>
    <w:rsid w:val="00E512E8"/>
    <w:rsid w:val="00E5257D"/>
    <w:rsid w:val="00E530AC"/>
    <w:rsid w:val="00E53E74"/>
    <w:rsid w:val="00E545CF"/>
    <w:rsid w:val="00E54798"/>
    <w:rsid w:val="00E54F00"/>
    <w:rsid w:val="00E563DA"/>
    <w:rsid w:val="00E5656A"/>
    <w:rsid w:val="00E56BEA"/>
    <w:rsid w:val="00E56CB1"/>
    <w:rsid w:val="00E5700C"/>
    <w:rsid w:val="00E57F13"/>
    <w:rsid w:val="00E600E4"/>
    <w:rsid w:val="00E60FB9"/>
    <w:rsid w:val="00E61A9B"/>
    <w:rsid w:val="00E61EF9"/>
    <w:rsid w:val="00E62615"/>
    <w:rsid w:val="00E6327A"/>
    <w:rsid w:val="00E6376F"/>
    <w:rsid w:val="00E63948"/>
    <w:rsid w:val="00E658A2"/>
    <w:rsid w:val="00E65D05"/>
    <w:rsid w:val="00E66484"/>
    <w:rsid w:val="00E67759"/>
    <w:rsid w:val="00E706FC"/>
    <w:rsid w:val="00E70CDA"/>
    <w:rsid w:val="00E71AA9"/>
    <w:rsid w:val="00E71C29"/>
    <w:rsid w:val="00E72030"/>
    <w:rsid w:val="00E72694"/>
    <w:rsid w:val="00E72813"/>
    <w:rsid w:val="00E729CD"/>
    <w:rsid w:val="00E73137"/>
    <w:rsid w:val="00E73CEC"/>
    <w:rsid w:val="00E740DA"/>
    <w:rsid w:val="00E74143"/>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3209"/>
    <w:rsid w:val="00E83221"/>
    <w:rsid w:val="00E853B4"/>
    <w:rsid w:val="00E85DB7"/>
    <w:rsid w:val="00E85E2A"/>
    <w:rsid w:val="00E862C0"/>
    <w:rsid w:val="00E871F6"/>
    <w:rsid w:val="00E87841"/>
    <w:rsid w:val="00E90CBE"/>
    <w:rsid w:val="00E91B4C"/>
    <w:rsid w:val="00E927D5"/>
    <w:rsid w:val="00E93886"/>
    <w:rsid w:val="00E944E1"/>
    <w:rsid w:val="00E954F2"/>
    <w:rsid w:val="00E95A36"/>
    <w:rsid w:val="00E96DED"/>
    <w:rsid w:val="00EA0260"/>
    <w:rsid w:val="00EA04D5"/>
    <w:rsid w:val="00EA053C"/>
    <w:rsid w:val="00EA1201"/>
    <w:rsid w:val="00EA13DD"/>
    <w:rsid w:val="00EA174F"/>
    <w:rsid w:val="00EA23C3"/>
    <w:rsid w:val="00EA2DD3"/>
    <w:rsid w:val="00EA2FCC"/>
    <w:rsid w:val="00EA3303"/>
    <w:rsid w:val="00EA375B"/>
    <w:rsid w:val="00EA4CCB"/>
    <w:rsid w:val="00EA500C"/>
    <w:rsid w:val="00EA54B2"/>
    <w:rsid w:val="00EA6993"/>
    <w:rsid w:val="00EA786D"/>
    <w:rsid w:val="00EA78C7"/>
    <w:rsid w:val="00EA7939"/>
    <w:rsid w:val="00EB0285"/>
    <w:rsid w:val="00EB0574"/>
    <w:rsid w:val="00EB0607"/>
    <w:rsid w:val="00EB17BE"/>
    <w:rsid w:val="00EB1BCB"/>
    <w:rsid w:val="00EB3E1E"/>
    <w:rsid w:val="00EB4CE1"/>
    <w:rsid w:val="00EB4EF6"/>
    <w:rsid w:val="00EB5014"/>
    <w:rsid w:val="00EB58B4"/>
    <w:rsid w:val="00EB5E3D"/>
    <w:rsid w:val="00EB5F8D"/>
    <w:rsid w:val="00EB6652"/>
    <w:rsid w:val="00EB6800"/>
    <w:rsid w:val="00EB7D94"/>
    <w:rsid w:val="00EC03FB"/>
    <w:rsid w:val="00EC08F6"/>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179"/>
    <w:rsid w:val="00ED5970"/>
    <w:rsid w:val="00ED5DE3"/>
    <w:rsid w:val="00ED658E"/>
    <w:rsid w:val="00ED6E01"/>
    <w:rsid w:val="00ED7456"/>
    <w:rsid w:val="00ED7508"/>
    <w:rsid w:val="00ED752B"/>
    <w:rsid w:val="00ED765A"/>
    <w:rsid w:val="00ED7D40"/>
    <w:rsid w:val="00EE00B3"/>
    <w:rsid w:val="00EE010C"/>
    <w:rsid w:val="00EE06AB"/>
    <w:rsid w:val="00EE1637"/>
    <w:rsid w:val="00EE1C74"/>
    <w:rsid w:val="00EE42AD"/>
    <w:rsid w:val="00EE466E"/>
    <w:rsid w:val="00EE55AC"/>
    <w:rsid w:val="00EE5600"/>
    <w:rsid w:val="00EE5B7B"/>
    <w:rsid w:val="00EE5FF3"/>
    <w:rsid w:val="00EE6F44"/>
    <w:rsid w:val="00EE701C"/>
    <w:rsid w:val="00EE77BC"/>
    <w:rsid w:val="00EE7A5B"/>
    <w:rsid w:val="00EF03A0"/>
    <w:rsid w:val="00EF0807"/>
    <w:rsid w:val="00EF11F2"/>
    <w:rsid w:val="00EF13C9"/>
    <w:rsid w:val="00EF240E"/>
    <w:rsid w:val="00EF25A3"/>
    <w:rsid w:val="00EF29DE"/>
    <w:rsid w:val="00EF2E40"/>
    <w:rsid w:val="00EF307A"/>
    <w:rsid w:val="00EF396E"/>
    <w:rsid w:val="00EF3ED1"/>
    <w:rsid w:val="00EF3F51"/>
    <w:rsid w:val="00EF4732"/>
    <w:rsid w:val="00EF4ED1"/>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EDD"/>
    <w:rsid w:val="00F1008D"/>
    <w:rsid w:val="00F113F5"/>
    <w:rsid w:val="00F11875"/>
    <w:rsid w:val="00F11F03"/>
    <w:rsid w:val="00F13A30"/>
    <w:rsid w:val="00F13D1F"/>
    <w:rsid w:val="00F15F7E"/>
    <w:rsid w:val="00F17047"/>
    <w:rsid w:val="00F17B99"/>
    <w:rsid w:val="00F2017D"/>
    <w:rsid w:val="00F222C0"/>
    <w:rsid w:val="00F22523"/>
    <w:rsid w:val="00F22952"/>
    <w:rsid w:val="00F23186"/>
    <w:rsid w:val="00F2346B"/>
    <w:rsid w:val="00F2385E"/>
    <w:rsid w:val="00F23965"/>
    <w:rsid w:val="00F244B2"/>
    <w:rsid w:val="00F25D14"/>
    <w:rsid w:val="00F268FA"/>
    <w:rsid w:val="00F276E0"/>
    <w:rsid w:val="00F305FB"/>
    <w:rsid w:val="00F309EA"/>
    <w:rsid w:val="00F315F4"/>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D4C"/>
    <w:rsid w:val="00F45F29"/>
    <w:rsid w:val="00F46DE2"/>
    <w:rsid w:val="00F47998"/>
    <w:rsid w:val="00F47BBD"/>
    <w:rsid w:val="00F50457"/>
    <w:rsid w:val="00F504D0"/>
    <w:rsid w:val="00F5071A"/>
    <w:rsid w:val="00F507C0"/>
    <w:rsid w:val="00F50B13"/>
    <w:rsid w:val="00F525FA"/>
    <w:rsid w:val="00F52BCC"/>
    <w:rsid w:val="00F5377C"/>
    <w:rsid w:val="00F540D9"/>
    <w:rsid w:val="00F55297"/>
    <w:rsid w:val="00F5696D"/>
    <w:rsid w:val="00F573EF"/>
    <w:rsid w:val="00F60479"/>
    <w:rsid w:val="00F60D2F"/>
    <w:rsid w:val="00F614F1"/>
    <w:rsid w:val="00F622F3"/>
    <w:rsid w:val="00F62757"/>
    <w:rsid w:val="00F62D34"/>
    <w:rsid w:val="00F63A19"/>
    <w:rsid w:val="00F6604A"/>
    <w:rsid w:val="00F661DD"/>
    <w:rsid w:val="00F66297"/>
    <w:rsid w:val="00F66803"/>
    <w:rsid w:val="00F66A63"/>
    <w:rsid w:val="00F66A7C"/>
    <w:rsid w:val="00F676D1"/>
    <w:rsid w:val="00F676E8"/>
    <w:rsid w:val="00F67AA2"/>
    <w:rsid w:val="00F67B8D"/>
    <w:rsid w:val="00F7211B"/>
    <w:rsid w:val="00F73B25"/>
    <w:rsid w:val="00F73E9C"/>
    <w:rsid w:val="00F7401C"/>
    <w:rsid w:val="00F752B9"/>
    <w:rsid w:val="00F754EB"/>
    <w:rsid w:val="00F7589A"/>
    <w:rsid w:val="00F75B96"/>
    <w:rsid w:val="00F7759C"/>
    <w:rsid w:val="00F77621"/>
    <w:rsid w:val="00F77679"/>
    <w:rsid w:val="00F77806"/>
    <w:rsid w:val="00F8031D"/>
    <w:rsid w:val="00F80438"/>
    <w:rsid w:val="00F812CC"/>
    <w:rsid w:val="00F82BB0"/>
    <w:rsid w:val="00F854BF"/>
    <w:rsid w:val="00F8601E"/>
    <w:rsid w:val="00F8627C"/>
    <w:rsid w:val="00F90B99"/>
    <w:rsid w:val="00F92C8A"/>
    <w:rsid w:val="00F92EFD"/>
    <w:rsid w:val="00F9303D"/>
    <w:rsid w:val="00F9346F"/>
    <w:rsid w:val="00F94015"/>
    <w:rsid w:val="00F94B85"/>
    <w:rsid w:val="00F954D3"/>
    <w:rsid w:val="00F96909"/>
    <w:rsid w:val="00F9702A"/>
    <w:rsid w:val="00FA0A43"/>
    <w:rsid w:val="00FA12BF"/>
    <w:rsid w:val="00FA189D"/>
    <w:rsid w:val="00FA24FB"/>
    <w:rsid w:val="00FA4403"/>
    <w:rsid w:val="00FA4F3F"/>
    <w:rsid w:val="00FA4F48"/>
    <w:rsid w:val="00FA51DB"/>
    <w:rsid w:val="00FA6E66"/>
    <w:rsid w:val="00FA7522"/>
    <w:rsid w:val="00FB02DD"/>
    <w:rsid w:val="00FB0309"/>
    <w:rsid w:val="00FB233D"/>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15A"/>
    <w:rsid w:val="00FC1A57"/>
    <w:rsid w:val="00FC1C68"/>
    <w:rsid w:val="00FC1CB8"/>
    <w:rsid w:val="00FC1E8E"/>
    <w:rsid w:val="00FC27B5"/>
    <w:rsid w:val="00FC2AB6"/>
    <w:rsid w:val="00FC390B"/>
    <w:rsid w:val="00FC3E91"/>
    <w:rsid w:val="00FC460E"/>
    <w:rsid w:val="00FC461A"/>
    <w:rsid w:val="00FC47B0"/>
    <w:rsid w:val="00FC5E00"/>
    <w:rsid w:val="00FC6416"/>
    <w:rsid w:val="00FC700E"/>
    <w:rsid w:val="00FC7578"/>
    <w:rsid w:val="00FC7C7B"/>
    <w:rsid w:val="00FC7E24"/>
    <w:rsid w:val="00FC7EC2"/>
    <w:rsid w:val="00FD0F70"/>
    <w:rsid w:val="00FD158B"/>
    <w:rsid w:val="00FD278C"/>
    <w:rsid w:val="00FD28BE"/>
    <w:rsid w:val="00FD3F0F"/>
    <w:rsid w:val="00FD40DC"/>
    <w:rsid w:val="00FD41DF"/>
    <w:rsid w:val="00FD48B1"/>
    <w:rsid w:val="00FD4B64"/>
    <w:rsid w:val="00FD6216"/>
    <w:rsid w:val="00FD668C"/>
    <w:rsid w:val="00FD711B"/>
    <w:rsid w:val="00FD7A68"/>
    <w:rsid w:val="00FD7BB5"/>
    <w:rsid w:val="00FE156E"/>
    <w:rsid w:val="00FE1C76"/>
    <w:rsid w:val="00FE2056"/>
    <w:rsid w:val="00FE28AA"/>
    <w:rsid w:val="00FE2BE8"/>
    <w:rsid w:val="00FE39D5"/>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eader" Target="header1.xml"/><Relationship Id="rId26" Type="http://schemas.openxmlformats.org/officeDocument/2006/relationships/image" Target="media/image4.jpeg"/><Relationship Id="rId3" Type="http://schemas.openxmlformats.org/officeDocument/2006/relationships/customXml" Target="../customXml/item3.xml"/><Relationship Id="rId21" Type="http://schemas.openxmlformats.org/officeDocument/2006/relationships/hyperlink" Target="https://maps.gov.bc.ca/ess/hm/imap4m"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orcid.org/0000-0001-7165-9812"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orcid.org/0000-0003-4817-0423" TargetMode="External"/><Relationship Id="rId20" Type="http://schemas.openxmlformats.org/officeDocument/2006/relationships/image" Target="media/image1.pn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3.svg"/><Relationship Id="rId32" Type="http://schemas.openxmlformats.org/officeDocument/2006/relationships/theme" Target="theme/theme1.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yperlink" Target="https://orcid.org/0000-0002-4851-2772" TargetMode="External"/><Relationship Id="rId23" Type="http://schemas.openxmlformats.org/officeDocument/2006/relationships/image" Target="media/image2.png"/><Relationship Id="rId28" Type="http://schemas.openxmlformats.org/officeDocument/2006/relationships/image" Target="media/image6.svg"/><Relationship Id="rId10" Type="http://schemas.openxmlformats.org/officeDocument/2006/relationships/endnotes" Target="endnotes.xml"/><Relationship Id="rId19" Type="http://schemas.openxmlformats.org/officeDocument/2006/relationships/footer" Target="footer1.xml"/><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tefanielane@utexas.edu" TargetMode="External"/><Relationship Id="rId22" Type="http://schemas.openxmlformats.org/officeDocument/2006/relationships/hyperlink" Target="https://www.openstreetmap.org/" TargetMode="External"/><Relationship Id="rId27" Type="http://schemas.openxmlformats.org/officeDocument/2006/relationships/image" Target="media/image5.png"/><Relationship Id="rId30"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2.xml><?xml version="1.0" encoding="utf-8"?>
<ds:datastoreItem xmlns:ds="http://schemas.openxmlformats.org/officeDocument/2006/customXml" ds:itemID="{23C37F3B-36B3-4EC0-ACB5-9DB2DDDD50D7}">
  <ds:schemaRefs>
    <ds:schemaRef ds:uri="8c008993-a31f-4b40-b1f3-88dd9c6e1924"/>
    <ds:schemaRef ds:uri="http://schemas.microsoft.com/office/2006/metadata/properties"/>
    <ds:schemaRef ds:uri="http://schemas.microsoft.com/office/2006/documentManagement/types"/>
    <ds:schemaRef ds:uri="360018dd-41eb-4458-b1d4-4b46a95a2b02"/>
    <ds:schemaRef ds:uri="http://schemas.microsoft.com/office/infopath/2007/PartnerControls"/>
    <ds:schemaRef ds:uri="http://www.w3.org/XML/1998/namespace"/>
    <ds:schemaRef ds:uri="http://purl.org/dc/elements/1.1/"/>
    <ds:schemaRef ds:uri="http://purl.org/dc/terms/"/>
    <ds:schemaRef ds:uri="http://schemas.openxmlformats.org/package/2006/metadata/core-properties"/>
    <ds:schemaRef ds:uri="http://purl.org/dc/dcmitype/"/>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26EB2D1-B475-4CA1-8BAF-FE9FB928F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35</Pages>
  <Words>26348</Words>
  <Characters>150189</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6</cp:revision>
  <cp:lastPrinted>2022-07-07T18:52:00Z</cp:lastPrinted>
  <dcterms:created xsi:type="dcterms:W3CDTF">2023-01-14T21:10:00Z</dcterms:created>
  <dcterms:modified xsi:type="dcterms:W3CDTF">2023-01-14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9"&gt;&lt;session id="rb97txPU"/&gt;&lt;style id="http://www.zotero.org/styles/apa" locale="en-US" hasBibliography="1" bibliographyStyleHasBeenSet="1"/&gt;&lt;prefs&gt;&lt;pref name="fieldType" value="Field"/&gt;&lt;/prefs&gt;&lt;/data&gt;</vt:lpwstr>
  </property>
</Properties>
</file>